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AC354C" w14:textId="58BAFB2E" w:rsidR="006F543D" w:rsidRPr="008E0394" w:rsidRDefault="00BC4B03" w:rsidP="0096684A">
      <w:bookmarkStart w:id="0" w:name="_GoBack"/>
      <w:bookmarkEnd w:id="0"/>
      <w:r w:rsidRPr="008E0394">
        <w:t>Original Article</w:t>
      </w:r>
    </w:p>
    <w:p w14:paraId="2001AF74" w14:textId="2CF7555D" w:rsidR="00AA1805" w:rsidRPr="008E0394" w:rsidRDefault="00BC4B03" w:rsidP="0096684A">
      <w:pPr>
        <w:rPr>
          <w:sz w:val="28"/>
        </w:rPr>
      </w:pPr>
      <w:r w:rsidRPr="008E0394">
        <w:rPr>
          <w:sz w:val="28"/>
        </w:rPr>
        <w:t>Psychological distress, optimism and general health in breast cancer survivors: a data linkage study using the Scottish Health survey</w:t>
      </w:r>
    </w:p>
    <w:p w14:paraId="5A4A0345" w14:textId="77777777" w:rsidR="00BC4B03" w:rsidRPr="008E0394" w:rsidRDefault="00BC4B03" w:rsidP="0096684A"/>
    <w:p w14:paraId="5ED1EEC1" w14:textId="3BE9FB83" w:rsidR="001B3C67" w:rsidRPr="008E0394" w:rsidRDefault="001B3C67" w:rsidP="0096684A">
      <w:r w:rsidRPr="008E0394">
        <w:t>Janni Leung</w:t>
      </w:r>
      <w:r w:rsidR="00F25739" w:rsidRPr="008E0394">
        <w:rPr>
          <w:vertAlign w:val="superscript"/>
        </w:rPr>
        <w:t>1</w:t>
      </w:r>
      <w:r w:rsidR="00B20136" w:rsidRPr="008E0394">
        <w:rPr>
          <w:vertAlign w:val="superscript"/>
        </w:rPr>
        <w:t>23</w:t>
      </w:r>
      <w:r w:rsidR="00BC4B03" w:rsidRPr="008E0394">
        <w:rPr>
          <w:rFonts w:ascii="MS Mincho" w:eastAsia="MS Mincho" w:hAnsi="MS Mincho" w:cs="MS Mincho"/>
        </w:rPr>
        <w:t>✉</w:t>
      </w:r>
      <w:r w:rsidRPr="008E0394">
        <w:t>, Iain Atherton</w:t>
      </w:r>
      <w:r w:rsidR="00B20136" w:rsidRPr="008E0394">
        <w:rPr>
          <w:vertAlign w:val="superscript"/>
        </w:rPr>
        <w:t>3</w:t>
      </w:r>
      <w:r w:rsidRPr="008E0394">
        <w:t xml:space="preserve">, Richard </w:t>
      </w:r>
      <w:r w:rsidR="00241DA1" w:rsidRPr="008E0394">
        <w:t xml:space="preserve">G </w:t>
      </w:r>
      <w:r w:rsidRPr="008E0394">
        <w:t>Kyle</w:t>
      </w:r>
      <w:r w:rsidR="00B20136" w:rsidRPr="008E0394">
        <w:rPr>
          <w:vertAlign w:val="superscript"/>
        </w:rPr>
        <w:t>3</w:t>
      </w:r>
      <w:r w:rsidR="00BC4B03" w:rsidRPr="008E0394">
        <w:t>, Gill Hubbard</w:t>
      </w:r>
      <w:r w:rsidR="00B20136" w:rsidRPr="008E0394">
        <w:rPr>
          <w:vertAlign w:val="superscript"/>
        </w:rPr>
        <w:t>4</w:t>
      </w:r>
      <w:r w:rsidRPr="008E0394">
        <w:t xml:space="preserve">, </w:t>
      </w:r>
      <w:r w:rsidR="00F25739" w:rsidRPr="008E0394">
        <w:t xml:space="preserve">and </w:t>
      </w:r>
      <w:r w:rsidRPr="008E0394">
        <w:t>Deirdre McLaughlin</w:t>
      </w:r>
      <w:r w:rsidR="00B20136" w:rsidRPr="008E0394">
        <w:rPr>
          <w:vertAlign w:val="superscript"/>
        </w:rPr>
        <w:t>2</w:t>
      </w:r>
    </w:p>
    <w:p w14:paraId="33AEA3FE" w14:textId="5E8C8A2B" w:rsidR="00DF5640" w:rsidRPr="008E0394" w:rsidRDefault="00DF5640" w:rsidP="0096684A">
      <w:r w:rsidRPr="008E0394">
        <w:t xml:space="preserve">(1) </w:t>
      </w:r>
      <w:r w:rsidR="00B20136" w:rsidRPr="008E0394">
        <w:t xml:space="preserve">Policy and Epidemiology Group, </w:t>
      </w:r>
      <w:r w:rsidRPr="008E0394">
        <w:t>Queensland Centre for Mental Health Research, Australia</w:t>
      </w:r>
    </w:p>
    <w:p w14:paraId="3055195D" w14:textId="2DDC8BC0" w:rsidR="00B20136" w:rsidRPr="008E0394" w:rsidRDefault="00B20136" w:rsidP="00B20136">
      <w:r w:rsidRPr="008E0394">
        <w:t>(2) School of Public Health, The University of Queensland, Australia</w:t>
      </w:r>
    </w:p>
    <w:p w14:paraId="6394445C" w14:textId="4A0F5CD8" w:rsidR="00B20136" w:rsidRPr="008E0394" w:rsidRDefault="00B20136" w:rsidP="00B20136">
      <w:r w:rsidRPr="008E0394">
        <w:t>(3) Institute for Health Metrics and Evaluation, University of Washington, United States</w:t>
      </w:r>
    </w:p>
    <w:p w14:paraId="1E90BD52" w14:textId="50C8C845" w:rsidR="000C6E51" w:rsidRPr="008E0394" w:rsidRDefault="00BC4B03" w:rsidP="00B20136">
      <w:r w:rsidRPr="008E0394">
        <w:t>(</w:t>
      </w:r>
      <w:r w:rsidR="00B20136" w:rsidRPr="008E0394">
        <w:t>4</w:t>
      </w:r>
      <w:r w:rsidRPr="008E0394">
        <w:t xml:space="preserve">) </w:t>
      </w:r>
      <w:r w:rsidR="000C6E51" w:rsidRPr="008E0394">
        <w:t>School of Nursing, Midwifery and Social Care, Edinburgh Napier University, United Kingdom</w:t>
      </w:r>
    </w:p>
    <w:p w14:paraId="32BA9C8C" w14:textId="444B567D" w:rsidR="001B3C67" w:rsidRPr="008E0394" w:rsidRDefault="00BC4B03" w:rsidP="0096684A">
      <w:r w:rsidRPr="008E0394">
        <w:t>(</w:t>
      </w:r>
      <w:r w:rsidR="00B20136" w:rsidRPr="008E0394">
        <w:t>5</w:t>
      </w:r>
      <w:r w:rsidRPr="008E0394">
        <w:t>)</w:t>
      </w:r>
      <w:r w:rsidRPr="008E0394">
        <w:rPr>
          <w:vertAlign w:val="superscript"/>
        </w:rPr>
        <w:t xml:space="preserve"> </w:t>
      </w:r>
      <w:r w:rsidR="001B3C67" w:rsidRPr="008E0394">
        <w:t xml:space="preserve">School of </w:t>
      </w:r>
      <w:r w:rsidR="00241DA1" w:rsidRPr="008E0394">
        <w:t>Health Sciences</w:t>
      </w:r>
      <w:r w:rsidR="001B3C67" w:rsidRPr="008E0394">
        <w:t>, University of Stirling, Scotland</w:t>
      </w:r>
      <w:r w:rsidR="00F25739" w:rsidRPr="008E0394">
        <w:t>, United Kingdom</w:t>
      </w:r>
    </w:p>
    <w:p w14:paraId="3C1486D8" w14:textId="77777777" w:rsidR="001B3C67" w:rsidRPr="008E0394" w:rsidRDefault="001B3C67" w:rsidP="0096684A"/>
    <w:p w14:paraId="464C0DB1" w14:textId="77777777" w:rsidR="00DF5640" w:rsidRPr="008E0394" w:rsidRDefault="00DF5640" w:rsidP="0096684A">
      <w:pPr>
        <w:rPr>
          <w:b/>
        </w:rPr>
      </w:pPr>
      <w:r w:rsidRPr="008E0394">
        <w:rPr>
          <w:rFonts w:ascii="MS Mincho" w:eastAsia="MS Mincho" w:hAnsi="MS Mincho" w:cs="MS Mincho"/>
          <w:b/>
        </w:rPr>
        <w:t>✉</w:t>
      </w:r>
      <w:r w:rsidR="001B3C67" w:rsidRPr="008E0394">
        <w:rPr>
          <w:b/>
        </w:rPr>
        <w:t>Janni Leung</w:t>
      </w:r>
    </w:p>
    <w:p w14:paraId="7C0CAB73" w14:textId="5CC2AF32" w:rsidR="001B3C67" w:rsidRPr="008E0394" w:rsidRDefault="001B3C67" w:rsidP="0096684A">
      <w:r w:rsidRPr="008E0394">
        <w:rPr>
          <w:b/>
        </w:rPr>
        <w:t>Email:</w:t>
      </w:r>
      <w:r w:rsidRPr="008E0394">
        <w:t xml:space="preserve"> </w:t>
      </w:r>
      <w:hyperlink r:id="rId8" w:history="1">
        <w:r w:rsidR="00DF5640" w:rsidRPr="008E0394">
          <w:rPr>
            <w:noProof/>
            <w:lang w:eastAsia="zh-TW"/>
          </w:rPr>
          <w:t>j.leung1@uq.edu.au</w:t>
        </w:r>
      </w:hyperlink>
    </w:p>
    <w:p w14:paraId="2D07A645" w14:textId="79240D50" w:rsidR="00DF5640" w:rsidRPr="008E0394" w:rsidRDefault="00DF5640" w:rsidP="0096684A">
      <w:r w:rsidRPr="008E0394">
        <w:t xml:space="preserve">Telephone: </w:t>
      </w:r>
      <w:r w:rsidRPr="008E0394">
        <w:rPr>
          <w:noProof/>
          <w:color w:val="000000"/>
        </w:rPr>
        <w:t>+6173271</w:t>
      </w:r>
      <w:r w:rsidR="00B15E0A">
        <w:rPr>
          <w:noProof/>
          <w:color w:val="000000"/>
        </w:rPr>
        <w:t>8697</w:t>
      </w:r>
    </w:p>
    <w:p w14:paraId="0D1A47CD" w14:textId="77777777" w:rsidR="001B3C67" w:rsidRPr="008E0394" w:rsidRDefault="001B3C67" w:rsidP="0096684A"/>
    <w:p w14:paraId="4441420A" w14:textId="21428F4E" w:rsidR="00A25A12" w:rsidRPr="008E0394" w:rsidRDefault="00A25A12" w:rsidP="0096684A">
      <w:r w:rsidRPr="008E0394">
        <w:br w:type="page"/>
      </w:r>
    </w:p>
    <w:p w14:paraId="168F46D0" w14:textId="77777777" w:rsidR="001B3C67" w:rsidRPr="008E0394" w:rsidRDefault="001B3C67" w:rsidP="0096684A">
      <w:pPr>
        <w:pStyle w:val="Heading1"/>
        <w:rPr>
          <w:lang w:val="en-AU"/>
        </w:rPr>
      </w:pPr>
      <w:r w:rsidRPr="008E0394">
        <w:rPr>
          <w:lang w:val="en-AU"/>
        </w:rPr>
        <w:lastRenderedPageBreak/>
        <w:t>Abstract</w:t>
      </w:r>
    </w:p>
    <w:p w14:paraId="331A9B1F" w14:textId="77777777" w:rsidR="00E234BD" w:rsidRPr="008E0394" w:rsidRDefault="00E234BD" w:rsidP="0096684A">
      <w:r w:rsidRPr="008E0394">
        <w:t>Purpose</w:t>
      </w:r>
    </w:p>
    <w:p w14:paraId="119C507D" w14:textId="433DDFC8" w:rsidR="003D661B" w:rsidRPr="008E0394" w:rsidRDefault="00D77331" w:rsidP="0096684A">
      <w:r w:rsidRPr="008E0394">
        <w:t>T</w:t>
      </w:r>
      <w:r w:rsidR="00A25A12" w:rsidRPr="008E0394">
        <w:t xml:space="preserve">o examine the </w:t>
      </w:r>
      <w:r w:rsidR="0096684A" w:rsidRPr="008E0394">
        <w:t>association between</w:t>
      </w:r>
      <w:r w:rsidR="00A25A12" w:rsidRPr="008E0394">
        <w:t xml:space="preserve"> optimism</w:t>
      </w:r>
      <w:r w:rsidR="005624DC" w:rsidRPr="008E0394">
        <w:t xml:space="preserve"> </w:t>
      </w:r>
      <w:r w:rsidR="0096684A" w:rsidRPr="008E0394">
        <w:t>and</w:t>
      </w:r>
      <w:r w:rsidR="005624DC" w:rsidRPr="008E0394">
        <w:t xml:space="preserve"> </w:t>
      </w:r>
      <w:r w:rsidR="006A6BD6" w:rsidRPr="008E0394">
        <w:t>psychological distress</w:t>
      </w:r>
      <w:r w:rsidR="00A25A12" w:rsidRPr="008E0394">
        <w:t xml:space="preserve"> in women with breast cancer after</w:t>
      </w:r>
      <w:r w:rsidR="006A6BD6" w:rsidRPr="008E0394">
        <w:t xml:space="preserve"> tak</w:t>
      </w:r>
      <w:r w:rsidR="00367D45" w:rsidRPr="008E0394">
        <w:t>ing</w:t>
      </w:r>
      <w:r w:rsidR="006A6BD6" w:rsidRPr="008E0394">
        <w:t xml:space="preserve"> into </w:t>
      </w:r>
      <w:r w:rsidR="0096684A" w:rsidRPr="008E0394">
        <w:t xml:space="preserve">account </w:t>
      </w:r>
      <w:r w:rsidR="006A6BD6" w:rsidRPr="008E0394">
        <w:t xml:space="preserve">their </w:t>
      </w:r>
      <w:r w:rsidR="0096684A" w:rsidRPr="008E0394">
        <w:t xml:space="preserve">self-rated </w:t>
      </w:r>
      <w:r w:rsidR="00A25A12" w:rsidRPr="008E0394">
        <w:t>general health.</w:t>
      </w:r>
    </w:p>
    <w:p w14:paraId="12EB0E13" w14:textId="77777777" w:rsidR="00E234BD" w:rsidRPr="008E0394" w:rsidRDefault="003D661B" w:rsidP="0096684A">
      <w:pPr>
        <w:rPr>
          <w:bCs/>
          <w:lang w:eastAsia="zh-CN"/>
        </w:rPr>
      </w:pPr>
      <w:r w:rsidRPr="008E0394">
        <w:t>Methods</w:t>
      </w:r>
    </w:p>
    <w:p w14:paraId="34C8845B" w14:textId="22B42E5E" w:rsidR="003D661B" w:rsidRPr="008E0394" w:rsidRDefault="004634D3" w:rsidP="0096684A">
      <w:r w:rsidRPr="008E0394">
        <w:t>Data were a</w:t>
      </w:r>
      <w:r w:rsidR="00241DA1" w:rsidRPr="008E0394">
        <w:t xml:space="preserve">ggregated </w:t>
      </w:r>
      <w:r w:rsidR="006A6BD6" w:rsidRPr="008E0394">
        <w:t>from</w:t>
      </w:r>
      <w:r w:rsidR="00241DA1" w:rsidRPr="008E0394">
        <w:t xml:space="preserve"> the</w:t>
      </w:r>
      <w:r w:rsidR="006A6BD6" w:rsidRPr="008E0394">
        <w:t xml:space="preserve"> Scottish Health Survey</w:t>
      </w:r>
      <w:r w:rsidR="00241DA1" w:rsidRPr="008E0394">
        <w:t xml:space="preserve"> (2008 to 2011)</w:t>
      </w:r>
      <w:r w:rsidRPr="008E0394">
        <w:t xml:space="preserve"> to derive </w:t>
      </w:r>
      <w:r w:rsidR="00D47927" w:rsidRPr="008E0394">
        <w:t>a national</w:t>
      </w:r>
      <w:r w:rsidR="00367D45" w:rsidRPr="008E0394">
        <w:t>ly</w:t>
      </w:r>
      <w:r w:rsidR="00D47927" w:rsidRPr="008E0394">
        <w:t xml:space="preserve"> representative sample of </w:t>
      </w:r>
      <w:r w:rsidR="006A6BD6" w:rsidRPr="008E0394">
        <w:t xml:space="preserve">12,255 women (11,960 </w:t>
      </w:r>
      <w:r w:rsidR="009823C5" w:rsidRPr="008E0394">
        <w:t xml:space="preserve">cancer-free </w:t>
      </w:r>
      <w:r w:rsidR="006A6BD6" w:rsidRPr="008E0394">
        <w:t xml:space="preserve">controls, and 295 breast cancer cases identified from linked cancer registry data). </w:t>
      </w:r>
      <w:r w:rsidR="002918A8" w:rsidRPr="008E0394">
        <w:t>The explanatory variables were optimism and general health, and the outcome variable was s</w:t>
      </w:r>
      <w:r w:rsidR="00FF6068" w:rsidRPr="008E0394">
        <w:t>ymptoms of psychological distress</w:t>
      </w:r>
      <w:r w:rsidR="002918A8" w:rsidRPr="008E0394">
        <w:t xml:space="preserve">. Logistic regression analyses were conducted, with optimism entered in step one and general health entered in step two. </w:t>
      </w:r>
    </w:p>
    <w:p w14:paraId="0D1B91E7" w14:textId="77777777" w:rsidR="00E234BD" w:rsidRPr="008E0394" w:rsidRDefault="003D661B" w:rsidP="0096684A">
      <w:pPr>
        <w:rPr>
          <w:bCs/>
          <w:lang w:eastAsia="zh-CN"/>
        </w:rPr>
      </w:pPr>
      <w:r w:rsidRPr="008E0394">
        <w:t>Results</w:t>
      </w:r>
    </w:p>
    <w:p w14:paraId="0B8A72B3" w14:textId="75639520" w:rsidR="003D661B" w:rsidRPr="008E0394" w:rsidRDefault="003C43C3" w:rsidP="0096684A">
      <w:r w:rsidRPr="008E0394">
        <w:t xml:space="preserve">In an unadjusted </w:t>
      </w:r>
      <w:r w:rsidR="002E1034" w:rsidRPr="008E0394">
        <w:t>m</w:t>
      </w:r>
      <w:r w:rsidRPr="008E0394">
        <w:t>odel, higher levels of o</w:t>
      </w:r>
      <w:r w:rsidR="00FF6068" w:rsidRPr="008E0394">
        <w:t xml:space="preserve">ptimism </w:t>
      </w:r>
      <w:r w:rsidR="00677FF5" w:rsidRPr="008E0394">
        <w:t>were associated</w:t>
      </w:r>
      <w:r w:rsidRPr="008E0394">
        <w:t xml:space="preserve"> with lower odds of </w:t>
      </w:r>
      <w:r w:rsidR="00FF6068" w:rsidRPr="008E0394">
        <w:t>psy</w:t>
      </w:r>
      <w:r w:rsidR="009823C5" w:rsidRPr="008E0394">
        <w:t>chological distress in both the</w:t>
      </w:r>
      <w:r w:rsidR="00FF6068" w:rsidRPr="008E0394">
        <w:t xml:space="preserve"> control group (</w:t>
      </w:r>
      <w:r w:rsidRPr="008E0394">
        <w:t>OR=0</w:t>
      </w:r>
      <w:r w:rsidR="00677FF5" w:rsidRPr="008E0394">
        <w:t xml:space="preserve">. </w:t>
      </w:r>
      <w:r w:rsidRPr="008E0394">
        <w:t>57, 95%CI=0.51-0.60</w:t>
      </w:r>
      <w:r w:rsidR="00FF6068" w:rsidRPr="008E0394">
        <w:t>) and breast cancer group (</w:t>
      </w:r>
      <w:r w:rsidRPr="008E0394">
        <w:t>OR=0</w:t>
      </w:r>
      <w:r w:rsidR="00677FF5" w:rsidRPr="008E0394">
        <w:t xml:space="preserve">. </w:t>
      </w:r>
      <w:r w:rsidRPr="008E0394">
        <w:t>64, 95%CI=0.47-0.88</w:t>
      </w:r>
      <w:r w:rsidR="00FF6068" w:rsidRPr="008E0394">
        <w:t xml:space="preserve">). However, </w:t>
      </w:r>
      <w:r w:rsidR="004634D3" w:rsidRPr="008E0394">
        <w:t xml:space="preserve">in </w:t>
      </w:r>
      <w:r w:rsidR="002E1034" w:rsidRPr="008E0394">
        <w:t>a</w:t>
      </w:r>
      <w:r w:rsidR="004634D3" w:rsidRPr="008E0394">
        <w:t xml:space="preserve"> model </w:t>
      </w:r>
      <w:r w:rsidR="00FF6068" w:rsidRPr="008E0394">
        <w:t xml:space="preserve">adjusting for general health, optimism was associated with lower odds of psychological distress only in </w:t>
      </w:r>
      <w:r w:rsidR="00A25A12" w:rsidRPr="008E0394">
        <w:t xml:space="preserve">the </w:t>
      </w:r>
      <w:r w:rsidR="00FF6068" w:rsidRPr="008E0394">
        <w:t>control group (OR=0.50, 95%CI=0.44-0.57), but not</w:t>
      </w:r>
      <w:r w:rsidR="002E1034" w:rsidRPr="008E0394">
        <w:t xml:space="preserve"> significantly</w:t>
      </w:r>
      <w:r w:rsidR="00FF6068" w:rsidRPr="008E0394">
        <w:t xml:space="preserve"> in the breast cancer group (OR=1.15, 95%CI=0.32-4.11). </w:t>
      </w:r>
      <w:r w:rsidR="00283C76" w:rsidRPr="008E0394">
        <w:t xml:space="preserve">In the breast cancer group, poor general health was </w:t>
      </w:r>
      <w:r w:rsidR="00CD42B9" w:rsidRPr="008E0394">
        <w:t xml:space="preserve">a stronger </w:t>
      </w:r>
      <w:r w:rsidR="0096684A" w:rsidRPr="008E0394">
        <w:t>associate</w:t>
      </w:r>
      <w:r w:rsidR="00CD42B9" w:rsidRPr="008E0394">
        <w:t xml:space="preserve"> </w:t>
      </w:r>
      <w:r w:rsidR="00677FF5" w:rsidRPr="008E0394">
        <w:t>of</w:t>
      </w:r>
      <w:r w:rsidR="00CD42B9" w:rsidRPr="008E0394">
        <w:t xml:space="preserve"> </w:t>
      </w:r>
      <w:r w:rsidR="00283C76" w:rsidRPr="008E0394">
        <w:t>psychological distress (OR=4</w:t>
      </w:r>
      <w:r w:rsidR="00677FF5" w:rsidRPr="008E0394">
        <w:t xml:space="preserve">. </w:t>
      </w:r>
      <w:r w:rsidR="00283C76" w:rsidRPr="008E0394">
        <w:t xml:space="preserve">98, 95%CI=1.32-18.75). </w:t>
      </w:r>
      <w:r w:rsidR="00FF6068" w:rsidRPr="008E0394">
        <w:t xml:space="preserve">Results were consistent after adjusting for </w:t>
      </w:r>
      <w:r w:rsidR="00FF6068" w:rsidRPr="008E0394">
        <w:rPr>
          <w:rFonts w:eastAsia="Times New Roman"/>
          <w:lang w:eastAsia="zh-CN"/>
        </w:rPr>
        <w:t xml:space="preserve">age, </w:t>
      </w:r>
      <w:r w:rsidR="006450CE" w:rsidRPr="008E0394">
        <w:rPr>
          <w:rFonts w:eastAsia="Times New Roman"/>
          <w:lang w:eastAsia="zh-CN"/>
        </w:rPr>
        <w:t xml:space="preserve">years since breast cancer diagnosis, survey year, </w:t>
      </w:r>
      <w:r w:rsidR="001B13FF" w:rsidRPr="008E0394">
        <w:rPr>
          <w:rFonts w:eastAsia="Times New Roman"/>
          <w:lang w:eastAsia="zh-CN"/>
        </w:rPr>
        <w:t>socio-economic status</w:t>
      </w:r>
      <w:r w:rsidR="00FF6068" w:rsidRPr="008E0394">
        <w:rPr>
          <w:rFonts w:eastAsia="Times New Roman"/>
          <w:lang w:eastAsia="zh-CN"/>
        </w:rPr>
        <w:t xml:space="preserve">, education, marital status, body mass index, smoking status, and alcohol consumption. </w:t>
      </w:r>
    </w:p>
    <w:p w14:paraId="5F71876B" w14:textId="77777777" w:rsidR="00E234BD" w:rsidRPr="008E0394" w:rsidRDefault="003D661B" w:rsidP="0096684A">
      <w:pPr>
        <w:rPr>
          <w:bCs/>
          <w:lang w:eastAsia="zh-CN"/>
        </w:rPr>
      </w:pPr>
      <w:r w:rsidRPr="008E0394">
        <w:t>Conclusion</w:t>
      </w:r>
    </w:p>
    <w:p w14:paraId="17A7FF87" w14:textId="1218736F" w:rsidR="001621E7" w:rsidRPr="008E0394" w:rsidRDefault="001621E7" w:rsidP="001621E7">
      <w:pPr>
        <w:pStyle w:val="Default"/>
        <w:spacing w:line="480" w:lineRule="auto"/>
        <w:contextualSpacing/>
        <w:rPr>
          <w:rFonts w:ascii="Times New Roman" w:hAnsi="Times New Roman" w:cs="Times New Roman"/>
          <w:color w:val="auto"/>
          <w:lang w:val="en-AU" w:eastAsia="x-none"/>
        </w:rPr>
      </w:pPr>
      <w:r w:rsidRPr="008E0394">
        <w:rPr>
          <w:rFonts w:ascii="Times New Roman" w:hAnsi="Times New Roman" w:cs="Times New Roman"/>
          <w:color w:val="auto"/>
          <w:lang w:val="en-AU" w:eastAsia="x-none"/>
        </w:rPr>
        <w:t>This research confirms the value of multi</w:t>
      </w:r>
      <w:r w:rsidR="003449D1">
        <w:rPr>
          <w:rFonts w:ascii="Times New Roman" w:hAnsi="Times New Roman" w:cs="Times New Roman"/>
          <w:color w:val="auto"/>
          <w:lang w:val="en-AU" w:eastAsia="x-none"/>
        </w:rPr>
        <w:t>-</w:t>
      </w:r>
      <w:r w:rsidRPr="008E0394">
        <w:rPr>
          <w:rFonts w:ascii="Times New Roman" w:hAnsi="Times New Roman" w:cs="Times New Roman"/>
          <w:color w:val="auto"/>
          <w:lang w:val="en-AU" w:eastAsia="x-none"/>
        </w:rPr>
        <w:t xml:space="preserve">component supportive care interventions for women with breast cancer. Specifically, it suggests that following breast cancer diagnosis, </w:t>
      </w:r>
      <w:r w:rsidRPr="008E0394">
        <w:rPr>
          <w:rFonts w:ascii="Times New Roman" w:hAnsi="Times New Roman" w:cs="Times New Roman"/>
          <w:color w:val="auto"/>
          <w:lang w:val="en-AU" w:eastAsia="x-none"/>
        </w:rPr>
        <w:lastRenderedPageBreak/>
        <w:t>healthcare professionals need to provide advice and signpost to services that assist women to maintain or improve both their psychological and general health.</w:t>
      </w:r>
    </w:p>
    <w:p w14:paraId="11807097" w14:textId="77777777" w:rsidR="00E234BD" w:rsidRPr="008E0394" w:rsidRDefault="00E234BD" w:rsidP="0096684A"/>
    <w:p w14:paraId="076C0EC0" w14:textId="7DE4C72C" w:rsidR="00E234BD" w:rsidRPr="008E0394" w:rsidRDefault="00E234BD" w:rsidP="0096684A">
      <w:r w:rsidRPr="008E0394">
        <w:rPr>
          <w:b/>
        </w:rPr>
        <w:t xml:space="preserve">Keywords </w:t>
      </w:r>
      <w:r w:rsidRPr="008E0394">
        <w:t>Breast cancer</w:t>
      </w:r>
      <w:r w:rsidRPr="008E0394">
        <w:rPr>
          <w:rStyle w:val="Heading1Char"/>
          <w:rFonts w:cs="Times New Roman"/>
          <w:color w:val="333333"/>
          <w:szCs w:val="24"/>
          <w:shd w:val="clear" w:color="auto" w:fill="FFFFFF"/>
          <w:lang w:val="en-AU"/>
        </w:rPr>
        <w:t xml:space="preserve"> </w:t>
      </w:r>
      <w:r w:rsidRPr="008E0394">
        <w:rPr>
          <w:rStyle w:val="apple-converted-space"/>
          <w:color w:val="333333"/>
          <w:shd w:val="clear" w:color="auto" w:fill="FFFFFF"/>
        </w:rPr>
        <w:t> </w:t>
      </w:r>
      <w:r w:rsidRPr="008E0394">
        <w:t xml:space="preserve"> Optimism</w:t>
      </w:r>
      <w:r w:rsidRPr="008E0394">
        <w:rPr>
          <w:rStyle w:val="Heading1Char"/>
          <w:rFonts w:cs="Times New Roman"/>
          <w:color w:val="333333"/>
          <w:szCs w:val="24"/>
          <w:shd w:val="clear" w:color="auto" w:fill="FFFFFF"/>
          <w:lang w:val="en-AU"/>
        </w:rPr>
        <w:t xml:space="preserve"> </w:t>
      </w:r>
      <w:r w:rsidRPr="008E0394">
        <w:rPr>
          <w:rStyle w:val="apple-converted-space"/>
          <w:color w:val="333333"/>
          <w:shd w:val="clear" w:color="auto" w:fill="FFFFFF"/>
        </w:rPr>
        <w:t> </w:t>
      </w:r>
      <w:r w:rsidRPr="008E0394">
        <w:t xml:space="preserve"> Psychological distress</w:t>
      </w:r>
      <w:r w:rsidRPr="008E0394">
        <w:rPr>
          <w:rStyle w:val="Heading1Char"/>
          <w:rFonts w:cs="Times New Roman"/>
          <w:color w:val="333333"/>
          <w:szCs w:val="24"/>
          <w:shd w:val="clear" w:color="auto" w:fill="FFFFFF"/>
          <w:lang w:val="en-AU"/>
        </w:rPr>
        <w:t xml:space="preserve"> </w:t>
      </w:r>
      <w:r w:rsidRPr="008E0394">
        <w:rPr>
          <w:rStyle w:val="apple-converted-space"/>
          <w:color w:val="333333"/>
          <w:shd w:val="clear" w:color="auto" w:fill="FFFFFF"/>
        </w:rPr>
        <w:t> </w:t>
      </w:r>
      <w:r w:rsidRPr="008E0394">
        <w:t xml:space="preserve"> </w:t>
      </w:r>
      <w:r w:rsidR="00457A78" w:rsidRPr="008E0394">
        <w:t>Psychosocial</w:t>
      </w:r>
      <w:r w:rsidRPr="008E0394">
        <w:rPr>
          <w:rStyle w:val="Heading1Char"/>
          <w:rFonts w:cs="Times New Roman"/>
          <w:color w:val="333333"/>
          <w:szCs w:val="24"/>
          <w:shd w:val="clear" w:color="auto" w:fill="FFFFFF"/>
          <w:lang w:val="en-AU"/>
        </w:rPr>
        <w:t xml:space="preserve"> </w:t>
      </w:r>
      <w:r w:rsidRPr="008E0394">
        <w:rPr>
          <w:rStyle w:val="apple-converted-space"/>
          <w:color w:val="333333"/>
          <w:shd w:val="clear" w:color="auto" w:fill="FFFFFF"/>
        </w:rPr>
        <w:t> </w:t>
      </w:r>
      <w:r w:rsidRPr="008E0394">
        <w:t xml:space="preserve"> Mental health</w:t>
      </w:r>
      <w:r w:rsidRPr="008E0394">
        <w:rPr>
          <w:rStyle w:val="Heading1Char"/>
          <w:rFonts w:cs="Times New Roman"/>
          <w:color w:val="333333"/>
          <w:szCs w:val="24"/>
          <w:shd w:val="clear" w:color="auto" w:fill="FFFFFF"/>
          <w:lang w:val="en-AU"/>
        </w:rPr>
        <w:t xml:space="preserve"> </w:t>
      </w:r>
      <w:r w:rsidRPr="008E0394">
        <w:rPr>
          <w:rStyle w:val="apple-converted-space"/>
          <w:color w:val="333333"/>
          <w:shd w:val="clear" w:color="auto" w:fill="FFFFFF"/>
        </w:rPr>
        <w:t> </w:t>
      </w:r>
      <w:r w:rsidRPr="008E0394">
        <w:t xml:space="preserve"> Self-rated health</w:t>
      </w:r>
    </w:p>
    <w:p w14:paraId="2B14ECD6" w14:textId="77777777" w:rsidR="00F25739" w:rsidRPr="008E0394" w:rsidRDefault="00F25739" w:rsidP="0096684A">
      <w:r w:rsidRPr="008E0394">
        <w:br w:type="page"/>
      </w:r>
    </w:p>
    <w:p w14:paraId="5CCEA4F5" w14:textId="26C174BE" w:rsidR="003D661B" w:rsidRPr="008E0394" w:rsidRDefault="00DC2529" w:rsidP="0096684A">
      <w:pPr>
        <w:pStyle w:val="Heading1"/>
        <w:rPr>
          <w:lang w:val="en-AU"/>
        </w:rPr>
      </w:pPr>
      <w:r w:rsidRPr="008E0394">
        <w:rPr>
          <w:lang w:val="en-AU"/>
        </w:rPr>
        <w:lastRenderedPageBreak/>
        <w:t>Introduction</w:t>
      </w:r>
    </w:p>
    <w:p w14:paraId="18F05737" w14:textId="58AE25D3" w:rsidR="00B20136" w:rsidRPr="008E0394" w:rsidRDefault="00A0100C" w:rsidP="00457A78">
      <w:r w:rsidRPr="008E0394">
        <w:t>B</w:t>
      </w:r>
      <w:r w:rsidR="001B3C67" w:rsidRPr="008E0394">
        <w:t xml:space="preserve">reast cancer diagnosis is a </w:t>
      </w:r>
      <w:r w:rsidR="00017EA4" w:rsidRPr="008E0394">
        <w:t>challenging</w:t>
      </w:r>
      <w:r w:rsidR="001B3C67" w:rsidRPr="008E0394">
        <w:t xml:space="preserve"> event that </w:t>
      </w:r>
      <w:r w:rsidR="00017EA4" w:rsidRPr="008E0394">
        <w:t xml:space="preserve">may </w:t>
      </w:r>
      <w:r w:rsidR="001B3C67" w:rsidRPr="008E0394">
        <w:t>negative</w:t>
      </w:r>
      <w:r w:rsidRPr="008E0394">
        <w:t>ly</w:t>
      </w:r>
      <w:r w:rsidR="001B3C67" w:rsidRPr="008E0394">
        <w:t xml:space="preserve"> impact</w:t>
      </w:r>
      <w:r w:rsidRPr="008E0394">
        <w:t xml:space="preserve"> </w:t>
      </w:r>
      <w:r w:rsidR="001B3C67" w:rsidRPr="008E0394">
        <w:t>a wom</w:t>
      </w:r>
      <w:r w:rsidR="00233538" w:rsidRPr="008E0394">
        <w:t>a</w:t>
      </w:r>
      <w:r w:rsidR="001B3C67" w:rsidRPr="008E0394">
        <w:t>n</w:t>
      </w:r>
      <w:r w:rsidR="00597848" w:rsidRPr="008E0394">
        <w:t>’</w:t>
      </w:r>
      <w:r w:rsidR="001B3C67" w:rsidRPr="008E0394">
        <w:t xml:space="preserve">s </w:t>
      </w:r>
      <w:r w:rsidR="00677FF5" w:rsidRPr="008E0394">
        <w:t>life, resulting</w:t>
      </w:r>
      <w:r w:rsidRPr="008E0394">
        <w:t xml:space="preserve"> in </w:t>
      </w:r>
      <w:r w:rsidR="0036632D" w:rsidRPr="008E0394">
        <w:t xml:space="preserve">symptoms of </w:t>
      </w:r>
      <w:r w:rsidRPr="008E0394">
        <w:t xml:space="preserve">poorer </w:t>
      </w:r>
      <w:r w:rsidR="001B3C67" w:rsidRPr="008E0394">
        <w:t xml:space="preserve">general health and </w:t>
      </w:r>
      <w:r w:rsidR="005624DC" w:rsidRPr="008E0394">
        <w:t>psychological distress</w:t>
      </w:r>
      <w:r w:rsidR="00A82B0E" w:rsidRPr="008E0394">
        <w:t xml:space="preserve"> </w:t>
      </w:r>
      <w:r w:rsidR="00A82B0E" w:rsidRPr="008E0394">
        <w:fldChar w:fldCharType="begin">
          <w:fldData xml:space="preserve">PEVuZE5vdGU+PENpdGU+PEF1dGhvcj5FdmFuczwvQXV0aG9yPjxZZWFyPjIwMTE8L1llYXI+PFJl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</w:fldData>
        </w:fldChar>
      </w:r>
      <w:r w:rsidR="00336BAA" w:rsidRPr="008E0394">
        <w:instrText xml:space="preserve"> ADDIN EN.CITE </w:instrText>
      </w:r>
      <w:r w:rsidR="00336BAA" w:rsidRPr="008E0394">
        <w:fldChar w:fldCharType="begin">
          <w:fldData xml:space="preserve">PEVuZE5vdGU+PENpdGU+PEF1dGhvcj5FdmFuczwvQXV0aG9yPjxZZWFyPjIwMTE8L1llYXI+PFJl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</w:fldData>
        </w:fldChar>
      </w:r>
      <w:r w:rsidR="00336BAA" w:rsidRPr="008E0394">
        <w:instrText xml:space="preserve"> ADDIN EN.CITE.DATA </w:instrText>
      </w:r>
      <w:r w:rsidR="00336BAA" w:rsidRPr="008E0394">
        <w:fldChar w:fldCharType="end"/>
      </w:r>
      <w:r w:rsidR="00A82B0E" w:rsidRPr="008E0394">
        <w:fldChar w:fldCharType="separate"/>
      </w:r>
      <w:r w:rsidR="00740131" w:rsidRPr="008E0394">
        <w:rPr>
          <w:noProof/>
        </w:rPr>
        <w:t>[</w:t>
      </w:r>
      <w:hyperlink w:anchor="_ENREF_1" w:tooltip="Evans, 2011 #37" w:history="1">
        <w:r w:rsidR="00B20136" w:rsidRPr="008E0394">
          <w:rPr>
            <w:noProof/>
          </w:rPr>
          <w:t>1-4</w:t>
        </w:r>
      </w:hyperlink>
      <w:r w:rsidR="00740131" w:rsidRPr="008E0394">
        <w:rPr>
          <w:noProof/>
        </w:rPr>
        <w:t>]</w:t>
      </w:r>
      <w:r w:rsidR="00A82B0E" w:rsidRPr="008E0394">
        <w:fldChar w:fldCharType="end"/>
      </w:r>
      <w:r w:rsidR="001B3C67" w:rsidRPr="008E0394">
        <w:t xml:space="preserve">. </w:t>
      </w:r>
      <w:r w:rsidR="00336BAA" w:rsidRPr="008E0394">
        <w:t xml:space="preserve">Even after successful treatment, it is common for breast cancer survivors to experience </w:t>
      </w:r>
      <w:r w:rsidR="00292038" w:rsidRPr="008E0394">
        <w:t>stress</w:t>
      </w:r>
      <w:r w:rsidR="00165BE7" w:rsidRPr="008E0394">
        <w:t xml:space="preserve">, such as </w:t>
      </w:r>
      <w:r w:rsidR="00336BAA" w:rsidRPr="008E0394">
        <w:t>fear of recurrence</w:t>
      </w:r>
      <w:r w:rsidR="00292038" w:rsidRPr="008E0394">
        <w:t>, which has negative impacts on their psychological well-being</w:t>
      </w:r>
      <w:r w:rsidR="00336BAA" w:rsidRPr="008E0394">
        <w:t xml:space="preserve"> </w:t>
      </w:r>
      <w:r w:rsidR="00336BAA" w:rsidRPr="008E0394">
        <w:fldChar w:fldCharType="begin"/>
      </w:r>
      <w:r w:rsidR="00336BAA" w:rsidRPr="008E0394">
        <w:instrText xml:space="preserve"> ADDIN EN.CITE &lt;EndNote&gt;&lt;Cite&gt;&lt;Author&gt;Dunn&lt;/Author&gt;&lt;Year&gt;2015&lt;/Year&gt;&lt;RecNum&gt;3423&lt;/RecNum&gt;&lt;DisplayText&gt;[5]&lt;/DisplayText&gt;&lt;record&gt;&lt;rec-number&gt;3423&lt;/rec-number&gt;&lt;foreign-keys&gt;&lt;key app="EN" db-id="5dtp00pv7ft2rzewex85w0fdzewxwaf5ztrf" timestamp="1434173807"&gt;3423&lt;/key&gt;&lt;/foreign-keys&gt;&lt;ref-type name="Journal Article"&gt;17&lt;/ref-type&gt;&lt;contributors&gt;&lt;authors&gt;&lt;author&gt;Dunn, L. B.&lt;/author&gt;&lt;author&gt;Langford, D. J.&lt;/author&gt;&lt;author&gt;Paul, S. M.&lt;/author&gt;&lt;author&gt;Berman, M. B.&lt;/author&gt;&lt;author&gt;Shumay, D. M.&lt;/author&gt;&lt;author&gt;Kober, K.&lt;/author&gt;&lt;author&gt;Merriman, J. D.&lt;/author&gt;&lt;author&gt;West, C.&lt;/author&gt;&lt;author&gt;Neuhaus, J. M.&lt;/author&gt;&lt;author&gt;Miaskowski, C.&lt;/author&gt;&lt;/authors&gt;&lt;/contributors&gt;&lt;auth-address&gt;School of Medicine, University of California, San Francisco, CA, USA, laura.dunn@ucsf.edu.&lt;/auth-address&gt;&lt;titles&gt;&lt;title&gt;Trajectories of fear of recurrence in women with breast cancer&lt;/title&gt;&lt;secondary-title&gt;Support Care Cancer&lt;/secondary-title&gt;&lt;alt-title&gt;Supportive care in cancer : official journal of the Multinational Association of Supportive Care in Cancer&lt;/alt-title&gt;&lt;/titles&gt;&lt;periodical&gt;&lt;full-title&gt;Supportive Care in Cancer&lt;/full-title&gt;&lt;abbr-1&gt;Support. Care Cancer&lt;/abbr-1&gt;&lt;abbr-2&gt;Support Care Cancer&lt;/abbr-2&gt;&lt;/periodical&gt;&lt;pages&gt;2033-43&lt;/pages&gt;&lt;volume&gt;23&lt;/volume&gt;&lt;number&gt;7&lt;/number&gt;&lt;dates&gt;&lt;year&gt;2015&lt;/year&gt;&lt;pub-dates&gt;&lt;date&gt;Jul&lt;/date&gt;&lt;/pub-dates&gt;&lt;/dates&gt;&lt;isbn&gt;1433-7339 (Electronic)&amp;#xD;0941-4355 (Linking)&lt;/isbn&gt;&lt;accession-num&gt;25524004&lt;/accession-num&gt;&lt;urls&gt;&lt;related-urls&gt;&lt;url&gt;http://www.ncbi.nlm.nih.gov/pubmed/25524004&lt;/url&gt;&lt;/related-urls&gt;&lt;/urls&gt;&lt;electronic-resource-num&gt;10.1007/s00520-014-2513-8&lt;/electronic-resource-num&gt;&lt;/record&gt;&lt;/Cite&gt;&lt;/EndNote&gt;</w:instrText>
      </w:r>
      <w:r w:rsidR="00336BAA" w:rsidRPr="008E0394">
        <w:fldChar w:fldCharType="separate"/>
      </w:r>
      <w:r w:rsidR="00336BAA" w:rsidRPr="008E0394">
        <w:rPr>
          <w:noProof/>
        </w:rPr>
        <w:t>[</w:t>
      </w:r>
      <w:hyperlink w:anchor="_ENREF_5" w:tooltip="Dunn, 2015 #3423" w:history="1">
        <w:r w:rsidR="00B20136" w:rsidRPr="008E0394">
          <w:rPr>
            <w:noProof/>
          </w:rPr>
          <w:t>5</w:t>
        </w:r>
      </w:hyperlink>
      <w:r w:rsidR="00336BAA" w:rsidRPr="008E0394">
        <w:rPr>
          <w:noProof/>
        </w:rPr>
        <w:t>]</w:t>
      </w:r>
      <w:r w:rsidR="00336BAA" w:rsidRPr="008E0394">
        <w:fldChar w:fldCharType="end"/>
      </w:r>
      <w:r w:rsidR="00336BAA" w:rsidRPr="008E0394">
        <w:t>.</w:t>
      </w:r>
      <w:r w:rsidR="00165BE7" w:rsidRPr="008E0394">
        <w:t xml:space="preserve"> Therefore, research is needed to provide information on what factors can help support the breast cancer survivors’</w:t>
      </w:r>
      <w:r w:rsidR="00B20136" w:rsidRPr="008E0394">
        <w:t xml:space="preserve"> psychological well-being </w:t>
      </w:r>
      <w:r w:rsidR="00B20136" w:rsidRPr="008E0394">
        <w:fldChar w:fldCharType="begin"/>
      </w:r>
      <w:r w:rsidR="00B20136" w:rsidRPr="008E0394">
        <w:instrText xml:space="preserve"> ADDIN EN.CITE &lt;EndNote&gt;&lt;Cite&gt;&lt;Author&gt;Butow&lt;/Author&gt;&lt;Year&gt;2012&lt;/Year&gt;&lt;RecNum&gt;2545&lt;/RecNum&gt;&lt;DisplayText&gt;[6]&lt;/DisplayText&gt;&lt;record&gt;&lt;rec-number&gt;2545&lt;/rec-number&gt;&lt;foreign-keys&gt;&lt;key app="EN" db-id="5dtp00pv7ft2rzewex85w0fdzewxwaf5ztrf" timestamp="1328931282"&gt;2545&lt;/key&gt;&lt;/foreign-keys&gt;&lt;ref-type name="Journal Article"&gt;17&lt;/ref-type&gt;&lt;contributors&gt;&lt;authors&gt;&lt;author&gt;Butow, Phyllis N.&lt;/author&gt;&lt;author&gt;Phillips, Fiona&lt;/author&gt;&lt;author&gt;Schweder, Janine&lt;/author&gt;&lt;author&gt;White, Kate&lt;/author&gt;&lt;author&gt;Underhill, Craig&lt;/author&gt;&lt;author&gt;Goldstein, David&lt;/author&gt;&lt;author&gt;Clinical Oncological Soc, Australia&lt;/author&gt;&lt;/authors&gt;&lt;/contributors&gt;&lt;titles&gt;&lt;title&gt;Psychosocial well-being and supportive care needs of cancer patients living in urban and rural/regional areas: a systematic review&lt;/title&gt;&lt;secondary-title&gt;Supportive Care in Cancer&lt;/secondary-title&gt;&lt;/titles&gt;&lt;periodical&gt;&lt;full-title&gt;Supportive Care in Cancer&lt;/full-title&gt;&lt;abbr-1&gt;Support. Care Cancer&lt;/abbr-1&gt;&lt;abbr-2&gt;Support Care Cancer&lt;/abbr-2&gt;&lt;/periodical&gt;&lt;pages&gt;1-22&lt;/pages&gt;&lt;volume&gt;20&lt;/volume&gt;&lt;number&gt;1&lt;/number&gt;&lt;dates&gt;&lt;year&gt;2012&lt;/year&gt;&lt;pub-dates&gt;&lt;date&gt;Jan&lt;/date&gt;&lt;/pub-dates&gt;&lt;/dates&gt;&lt;isbn&gt;0941-4355&lt;/isbn&gt;&lt;accession-num&gt;WOS:000297543200001&lt;/accession-num&gt;&lt;urls&gt;&lt;related-urls&gt;&lt;url&gt;&amp;lt;Go to ISI&amp;gt;://WOS:000297543200001&lt;/url&gt;&lt;url&gt;http://link.springer.com/article/10.1007%2Fs00520-011-1270-1&lt;/url&gt;&lt;/related-urls&gt;&lt;/urls&gt;&lt;electronic-resource-num&gt;10.1007/s00520-011-1270-1&lt;/electronic-resource-num&gt;&lt;/record&gt;&lt;/Cite&gt;&lt;/EndNote&gt;</w:instrText>
      </w:r>
      <w:r w:rsidR="00B20136" w:rsidRPr="008E0394">
        <w:fldChar w:fldCharType="separate"/>
      </w:r>
      <w:r w:rsidR="00B20136" w:rsidRPr="008E0394">
        <w:rPr>
          <w:noProof/>
        </w:rPr>
        <w:t>[</w:t>
      </w:r>
      <w:hyperlink w:anchor="_ENREF_6" w:tooltip="Butow, 2012 #2545" w:history="1">
        <w:r w:rsidR="00B20136" w:rsidRPr="008E0394">
          <w:rPr>
            <w:noProof/>
          </w:rPr>
          <w:t>6</w:t>
        </w:r>
      </w:hyperlink>
      <w:r w:rsidR="00B20136" w:rsidRPr="008E0394">
        <w:rPr>
          <w:noProof/>
        </w:rPr>
        <w:t>]</w:t>
      </w:r>
      <w:r w:rsidR="00B20136" w:rsidRPr="008E0394">
        <w:fldChar w:fldCharType="end"/>
      </w:r>
      <w:r w:rsidR="00B20136" w:rsidRPr="008E0394">
        <w:t>.</w:t>
      </w:r>
    </w:p>
    <w:p w14:paraId="7FFE41AA" w14:textId="77777777" w:rsidR="00B20136" w:rsidRPr="008E0394" w:rsidRDefault="00B20136" w:rsidP="00457A78"/>
    <w:p w14:paraId="6CEB3521" w14:textId="0002F24F" w:rsidR="00BA617C" w:rsidRPr="008E0394" w:rsidRDefault="004E3995" w:rsidP="00457A78">
      <w:r w:rsidRPr="008E0394">
        <w:t>In theory, higher levels of optimism can convey beneficial effects on psychological well-being through buffering the negative effects of stress</w:t>
      </w:r>
      <w:r w:rsidR="00AE0FB9" w:rsidRPr="008E0394">
        <w:t xml:space="preserve"> a person may experience</w:t>
      </w:r>
      <w:r w:rsidRPr="008E0394">
        <w:t xml:space="preserve"> </w:t>
      </w:r>
      <w:r w:rsidRPr="008E0394">
        <w:fldChar w:fldCharType="begin"/>
      </w:r>
      <w:r w:rsidR="00B20136" w:rsidRPr="008E0394">
        <w:instrText xml:space="preserve"> ADDIN EN.CITE &lt;EndNote&gt;&lt;Cite&gt;&lt;Author&gt;Scheier&lt;/Author&gt;&lt;Year&gt;1992&lt;/Year&gt;&lt;RecNum&gt;43&lt;/RecNum&gt;&lt;DisplayText&gt;[7]&lt;/DisplayText&gt;&lt;record&gt;&lt;rec-number&gt;43&lt;/rec-number&gt;&lt;foreign-keys&gt;&lt;key app="EN" db-id="z0dr2e0ptvfwf1ezwf65zf9r5a2p0wr9se90"&gt;43&lt;/key&gt;&lt;/foreign-keys&gt;&lt;ref-type name="Journal Article"&gt;17&lt;/ref-type&gt;&lt;contributors&gt;&lt;authors&gt;&lt;author&gt;Scheier, MichaelF&lt;/author&gt;&lt;author&gt;Carver, CharlesS&lt;/author&gt;&lt;/authors&gt;&lt;/contributors&gt;&lt;titles&gt;&lt;title&gt;Effects of optimism on psychological and physical well-being: Theoretical overview and empirical update&lt;/title&gt;&lt;secondary-title&gt;Cognitive Therapy and Research&lt;/secondary-title&gt;&lt;alt-title&gt;Cogn Ther Res&lt;/alt-title&gt;&lt;/titles&gt;&lt;periodical&gt;&lt;full-title&gt;Cognitive Therapy and Research&lt;/full-title&gt;&lt;abbr-1&gt;Cogn Ther Res&lt;/abbr-1&gt;&lt;/periodical&gt;&lt;alt-periodical&gt;&lt;full-title&gt;Cognitive Therapy and Research&lt;/full-title&gt;&lt;abbr-1&gt;Cogn Ther Res&lt;/abbr-1&gt;&lt;/alt-periodical&gt;&lt;pages&gt;201-228&lt;/pages&gt;&lt;volume&gt;16&lt;/volume&gt;&lt;number&gt;2&lt;/number&gt;&lt;keywords&gt;&lt;keyword&gt;optimism&lt;/keyword&gt;&lt;keyword&gt;stress&lt;/keyword&gt;&lt;keyword&gt;coping&lt;/keyword&gt;&lt;keyword&gt;health&lt;/keyword&gt;&lt;keyword&gt;adjustment&lt;/keyword&gt;&lt;keyword&gt;personality&lt;/keyword&gt;&lt;/keywords&gt;&lt;dates&gt;&lt;year&gt;1992&lt;/year&gt;&lt;pub-dates&gt;&lt;date&gt;1992/04/01&lt;/date&gt;&lt;/pub-dates&gt;&lt;/dates&gt;&lt;publisher&gt;Kluwer Academic Publishers-Plenum Publishers&lt;/publisher&gt;&lt;isbn&gt;0147-5916&lt;/isbn&gt;&lt;urls&gt;&lt;related-urls&gt;&lt;url&gt;http://dx.doi.org/10.1007/BF01173489&lt;/url&gt;&lt;/related-urls&gt;&lt;/urls&gt;&lt;electronic-resource-num&gt;10.1007/BF01173489&lt;/electronic-resource-num&gt;&lt;language&gt;English&lt;/language&gt;&lt;/record&gt;&lt;/Cite&gt;&lt;/EndNote&gt;</w:instrText>
      </w:r>
      <w:r w:rsidRPr="008E0394">
        <w:fldChar w:fldCharType="separate"/>
      </w:r>
      <w:r w:rsidR="00B20136" w:rsidRPr="008E0394">
        <w:rPr>
          <w:noProof/>
        </w:rPr>
        <w:t>[</w:t>
      </w:r>
      <w:hyperlink w:anchor="_ENREF_7" w:tooltip="Scheier, 1992 #43" w:history="1">
        <w:r w:rsidR="00B20136" w:rsidRPr="008E0394">
          <w:rPr>
            <w:noProof/>
          </w:rPr>
          <w:t>7</w:t>
        </w:r>
      </w:hyperlink>
      <w:r w:rsidR="00B20136" w:rsidRPr="008E0394">
        <w:rPr>
          <w:noProof/>
        </w:rPr>
        <w:t>]</w:t>
      </w:r>
      <w:r w:rsidRPr="008E0394">
        <w:fldChar w:fldCharType="end"/>
      </w:r>
      <w:r w:rsidRPr="008E0394">
        <w:t>.</w:t>
      </w:r>
      <w:r w:rsidR="00AE0FB9" w:rsidRPr="008E0394">
        <w:t xml:space="preserve"> </w:t>
      </w:r>
      <w:r w:rsidR="0025018C" w:rsidRPr="008E0394">
        <w:t xml:space="preserve">In addition, higher levels of optimism </w:t>
      </w:r>
      <w:r w:rsidR="0065119D" w:rsidRPr="008E0394">
        <w:t xml:space="preserve">and lower levels of stress </w:t>
      </w:r>
      <w:r w:rsidR="0025018C" w:rsidRPr="008E0394">
        <w:t xml:space="preserve">in breast cancer patients could improve their immune response </w:t>
      </w:r>
      <w:r w:rsidR="0025018C" w:rsidRPr="008E0394">
        <w:fldChar w:fldCharType="begin">
          <w:fldData xml:space="preserve">PEVuZE5vdGU+PENpdGU+PEF1dGhvcj5Wb24gQWg8L0F1dGhvcj48WWVhcj4yMDA3PC9ZZWFyPjxS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</w:fldData>
        </w:fldChar>
      </w:r>
      <w:r w:rsidR="00B20136" w:rsidRPr="008E0394">
        <w:instrText xml:space="preserve"> ADDIN EN.CITE </w:instrText>
      </w:r>
      <w:r w:rsidR="00B20136" w:rsidRPr="008E0394">
        <w:fldChar w:fldCharType="begin">
          <w:fldData xml:space="preserve">PEVuZE5vdGU+PENpdGU+PEF1dGhvcj5Wb24gQWg8L0F1dGhvcj48WWVhcj4yMDA3PC9ZZWFyPjxS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</w:fldData>
        </w:fldChar>
      </w:r>
      <w:r w:rsidR="00B20136" w:rsidRPr="008E0394">
        <w:instrText xml:space="preserve"> ADDIN EN.CITE.DATA </w:instrText>
      </w:r>
      <w:r w:rsidR="00B20136" w:rsidRPr="008E0394">
        <w:fldChar w:fldCharType="end"/>
      </w:r>
      <w:r w:rsidR="0025018C" w:rsidRPr="008E0394">
        <w:fldChar w:fldCharType="separate"/>
      </w:r>
      <w:r w:rsidR="00B20136" w:rsidRPr="008E0394">
        <w:rPr>
          <w:noProof/>
        </w:rPr>
        <w:t>[</w:t>
      </w:r>
      <w:hyperlink w:anchor="_ENREF_8" w:tooltip="Von Ah, 2007 #3416" w:history="1">
        <w:r w:rsidR="00B20136" w:rsidRPr="008E0394">
          <w:rPr>
            <w:noProof/>
          </w:rPr>
          <w:t>8</w:t>
        </w:r>
      </w:hyperlink>
      <w:r w:rsidR="00B20136" w:rsidRPr="008E0394">
        <w:rPr>
          <w:noProof/>
        </w:rPr>
        <w:t>]</w:t>
      </w:r>
      <w:r w:rsidR="0025018C" w:rsidRPr="008E0394">
        <w:fldChar w:fldCharType="end"/>
      </w:r>
      <w:r w:rsidR="0025018C" w:rsidRPr="008E0394">
        <w:t xml:space="preserve">. </w:t>
      </w:r>
    </w:p>
    <w:p w14:paraId="4BCF2489" w14:textId="77777777" w:rsidR="00BA617C" w:rsidRPr="008E0394" w:rsidRDefault="00BA617C" w:rsidP="00457A78"/>
    <w:p w14:paraId="1282D95D" w14:textId="43C3F6B8" w:rsidR="00876767" w:rsidRPr="008E0394" w:rsidRDefault="004E3995" w:rsidP="00457A78">
      <w:r w:rsidRPr="008E0394">
        <w:t xml:space="preserve">Existing evidence </w:t>
      </w:r>
      <w:r w:rsidR="00233538" w:rsidRPr="008E0394">
        <w:t>from</w:t>
      </w:r>
      <w:r w:rsidRPr="008E0394">
        <w:t xml:space="preserve"> longitudinal studies </w:t>
      </w:r>
      <w:r w:rsidR="00F86FDA" w:rsidRPr="008E0394">
        <w:t>show</w:t>
      </w:r>
      <w:r w:rsidR="008E2ED4" w:rsidRPr="008E0394">
        <w:t>s</w:t>
      </w:r>
      <w:r w:rsidR="00F86FDA" w:rsidRPr="008E0394">
        <w:t xml:space="preserve"> </w:t>
      </w:r>
      <w:r w:rsidRPr="008E0394">
        <w:t xml:space="preserve">that optimism can lead to better </w:t>
      </w:r>
      <w:r w:rsidR="0076743B" w:rsidRPr="008E0394">
        <w:t xml:space="preserve">coping </w:t>
      </w:r>
      <w:r w:rsidR="008E2ED4" w:rsidRPr="008E0394">
        <w:t>with</w:t>
      </w:r>
      <w:r w:rsidR="0076743B" w:rsidRPr="008E0394">
        <w:t xml:space="preserve"> stressors and better </w:t>
      </w:r>
      <w:r w:rsidRPr="008E0394">
        <w:t>mental well-being</w:t>
      </w:r>
      <w:r w:rsidR="00F86FDA" w:rsidRPr="008E0394">
        <w:t xml:space="preserve"> </w:t>
      </w:r>
      <w:r w:rsidR="00A04413" w:rsidRPr="008E0394">
        <w:t>in the general population</w:t>
      </w:r>
      <w:r w:rsidRPr="008E0394">
        <w:t xml:space="preserve"> </w:t>
      </w:r>
      <w:r w:rsidRPr="008E0394">
        <w:fldChar w:fldCharType="begin">
          <w:fldData xml:space="preserve">PEVuZE5vdGU+PENpdGU+PEF1dGhvcj5TY2hlaWVyPC9BdXRob3I+PFllYXI+MTk5MjwvWWVhcj48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</w:fldData>
        </w:fldChar>
      </w:r>
      <w:r w:rsidR="00B20136" w:rsidRPr="008E0394">
        <w:instrText xml:space="preserve"> ADDIN EN.CITE </w:instrText>
      </w:r>
      <w:r w:rsidR="00B20136" w:rsidRPr="008E0394">
        <w:fldChar w:fldCharType="begin">
          <w:fldData xml:space="preserve">PEVuZE5vdGU+PENpdGU+PEF1dGhvcj5TY2hlaWVyPC9BdXRob3I+PFllYXI+MTk5MjwvWWVhcj48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</w:fldData>
        </w:fldChar>
      </w:r>
      <w:r w:rsidR="00B20136" w:rsidRPr="008E0394">
        <w:instrText xml:space="preserve"> ADDIN EN.CITE.DATA </w:instrText>
      </w:r>
      <w:r w:rsidR="00B20136" w:rsidRPr="008E0394">
        <w:fldChar w:fldCharType="end"/>
      </w:r>
      <w:r w:rsidRPr="008E0394">
        <w:fldChar w:fldCharType="separate"/>
      </w:r>
      <w:r w:rsidR="00B20136" w:rsidRPr="008E0394">
        <w:rPr>
          <w:noProof/>
        </w:rPr>
        <w:t>[</w:t>
      </w:r>
      <w:hyperlink w:anchor="_ENREF_7" w:tooltip="Scheier, 1992 #43" w:history="1">
        <w:r w:rsidR="00B20136" w:rsidRPr="008E0394">
          <w:rPr>
            <w:noProof/>
          </w:rPr>
          <w:t>7</w:t>
        </w:r>
      </w:hyperlink>
      <w:r w:rsidR="00B20136" w:rsidRPr="008E0394">
        <w:rPr>
          <w:noProof/>
        </w:rPr>
        <w:t xml:space="preserve">, </w:t>
      </w:r>
      <w:hyperlink w:anchor="_ENREF_9" w:tooltip="Nes, 2006 #51" w:history="1">
        <w:r w:rsidR="00B20136" w:rsidRPr="008E0394">
          <w:rPr>
            <w:noProof/>
          </w:rPr>
          <w:t>9</w:t>
        </w:r>
      </w:hyperlink>
      <w:r w:rsidR="00B20136" w:rsidRPr="008E0394">
        <w:rPr>
          <w:noProof/>
        </w:rPr>
        <w:t>]</w:t>
      </w:r>
      <w:r w:rsidRPr="008E0394">
        <w:fldChar w:fldCharType="end"/>
      </w:r>
      <w:r w:rsidRPr="008E0394">
        <w:t xml:space="preserve">. </w:t>
      </w:r>
      <w:r w:rsidR="00CB0562" w:rsidRPr="008E0394">
        <w:t xml:space="preserve">With the </w:t>
      </w:r>
      <w:r w:rsidR="008E2ED4" w:rsidRPr="008E0394">
        <w:t>intention</w:t>
      </w:r>
      <w:r w:rsidR="00CB0562" w:rsidRPr="008E0394">
        <w:t xml:space="preserve"> of helping</w:t>
      </w:r>
      <w:r w:rsidR="0036632D" w:rsidRPr="008E0394">
        <w:t xml:space="preserve"> women with breast cancer to cope with </w:t>
      </w:r>
      <w:r w:rsidR="00A0100C" w:rsidRPr="008E0394">
        <w:t xml:space="preserve">cancer-related </w:t>
      </w:r>
      <w:r w:rsidR="0036632D" w:rsidRPr="008E0394">
        <w:t xml:space="preserve">psychological distress, </w:t>
      </w:r>
      <w:r w:rsidR="00EB5961" w:rsidRPr="008E0394">
        <w:t xml:space="preserve">some clinicians, charities and health promotion campaigns </w:t>
      </w:r>
      <w:r w:rsidR="00A0100C" w:rsidRPr="008E0394">
        <w:t xml:space="preserve">encourage </w:t>
      </w:r>
      <w:r w:rsidR="00EB5961" w:rsidRPr="008E0394">
        <w:t xml:space="preserve">people with cancer to </w:t>
      </w:r>
      <w:r w:rsidR="00A0100C" w:rsidRPr="008E0394">
        <w:t xml:space="preserve">“be strong” and “be optimistic” </w:t>
      </w:r>
      <w:r w:rsidR="00A1219B" w:rsidRPr="008E0394">
        <w:fldChar w:fldCharType="begin"/>
      </w:r>
      <w:r w:rsidR="00B20136" w:rsidRPr="008E0394">
        <w:instrText xml:space="preserve"> ADDIN EN.CITE &lt;EndNote&gt;&lt;Cite&gt;&lt;Author&gt;Ehrenreich&lt;/Author&gt;&lt;Year&gt;2010&lt;/Year&gt;&lt;RecNum&gt;36&lt;/RecNum&gt;&lt;DisplayText&gt;[10, 11]&lt;/DisplayText&gt;&lt;record&gt;&lt;rec-number&gt;36&lt;/rec-number&gt;&lt;foreign-keys&gt;&lt;key app="EN" db-id="z0dr2e0ptvfwf1ezwf65zf9r5a2p0wr9se90"&gt;36&lt;/key&gt;&lt;/foreign-keys&gt;&lt;ref-type name="Book"&gt;6&lt;/ref-type&gt;&lt;contributors&gt;&lt;authors&gt;&lt;author&gt;Barbara Ehrenreich&lt;/author&gt;&lt;/authors&gt;&lt;/contributors&gt;&lt;titles&gt;&lt;title&gt;Smile or die: How positive thinking fooled America and the world&lt;/title&gt;&lt;/titles&gt;&lt;dates&gt;&lt;year&gt;2010&lt;/year&gt;&lt;/dates&gt;&lt;publisher&gt;Granta books&lt;/publisher&gt;&lt;isbn&gt;1847081738&lt;/isbn&gt;&lt;urls&gt;&lt;/urls&gt;&lt;/record&gt;&lt;/Cite&gt;&lt;Cite&gt;&lt;Author&gt;Jarrett&lt;/Author&gt;&lt;Year&gt;2000&lt;/Year&gt;&lt;RecNum&gt;53&lt;/RecNum&gt;&lt;record&gt;&lt;rec-number&gt;53&lt;/rec-number&gt;&lt;foreign-keys&gt;&lt;key app="EN" db-id="z0dr2e0ptvfwf1ezwf65zf9r5a2p0wr9se90"&gt;53&lt;/key&gt;&lt;/foreign-keys&gt;&lt;ref-type name="Journal Article"&gt;17&lt;/ref-type&gt;&lt;contributors&gt;&lt;authors&gt;&lt;author&gt;Jarrett, Nicola J.&lt;/author&gt;&lt;author&gt;Payne, Sheila A.&lt;/author&gt;&lt;/authors&gt;&lt;/contributors&gt;&lt;titles&gt;&lt;title&gt;Creating and maintaining ‘optimism’ in cancer care communication&lt;/title&gt;&lt;secondary-title&gt;International Journal of Nursing Studies&lt;/secondary-title&gt;&lt;/titles&gt;&lt;periodical&gt;&lt;full-title&gt;International Journal of Nursing Studies&lt;/full-title&gt;&lt;/periodical&gt;&lt;pages&gt;81-90&lt;/pages&gt;&lt;volume&gt;37&lt;/volume&gt;&lt;number&gt;1&lt;/number&gt;&lt;dates&gt;&lt;year&gt;2000&lt;/year&gt;&lt;pub-dates&gt;&lt;date&gt;2//&lt;/date&gt;&lt;/pub-dates&gt;&lt;/dates&gt;&lt;isbn&gt;0020-7489&lt;/isbn&gt;&lt;urls&gt;&lt;related-urls&gt;&lt;url&gt;http://www.sciencedirect.com/science/article/pii/S0020748999000395&lt;/url&gt;&lt;/related-urls&gt;&lt;/urls&gt;&lt;electronic-resource-num&gt;http://dx.doi.org/10.1016/S0020-7489(99)00039-5&lt;/electronic-resource-num&gt;&lt;/record&gt;&lt;/Cite&gt;&lt;/EndNote&gt;</w:instrText>
      </w:r>
      <w:r w:rsidR="00A1219B" w:rsidRPr="008E0394">
        <w:fldChar w:fldCharType="separate"/>
      </w:r>
      <w:r w:rsidR="00B20136" w:rsidRPr="008E0394">
        <w:rPr>
          <w:noProof/>
        </w:rPr>
        <w:t>[</w:t>
      </w:r>
      <w:hyperlink w:anchor="_ENREF_10" w:tooltip="Ehrenreich, 2010 #36" w:history="1">
        <w:r w:rsidR="00B20136" w:rsidRPr="008E0394">
          <w:rPr>
            <w:noProof/>
          </w:rPr>
          <w:t>10</w:t>
        </w:r>
      </w:hyperlink>
      <w:r w:rsidR="00B20136" w:rsidRPr="008E0394">
        <w:rPr>
          <w:noProof/>
        </w:rPr>
        <w:t xml:space="preserve">, </w:t>
      </w:r>
      <w:hyperlink w:anchor="_ENREF_11" w:tooltip="Jarrett, 2000 #53" w:history="1">
        <w:r w:rsidR="00B20136" w:rsidRPr="008E0394">
          <w:rPr>
            <w:noProof/>
          </w:rPr>
          <w:t>11</w:t>
        </w:r>
      </w:hyperlink>
      <w:r w:rsidR="00B20136" w:rsidRPr="008E0394">
        <w:rPr>
          <w:noProof/>
        </w:rPr>
        <w:t>]</w:t>
      </w:r>
      <w:r w:rsidR="00A1219B" w:rsidRPr="008E0394">
        <w:fldChar w:fldCharType="end"/>
      </w:r>
      <w:r w:rsidR="00457A78" w:rsidRPr="008E0394">
        <w:t xml:space="preserve">. It is also common for breast cancer survivors to use </w:t>
      </w:r>
      <w:r w:rsidR="00876767" w:rsidRPr="008E0394">
        <w:t>psychological therapies</w:t>
      </w:r>
      <w:r w:rsidR="00292038" w:rsidRPr="008E0394">
        <w:t>,</w:t>
      </w:r>
      <w:r w:rsidR="00876767" w:rsidRPr="008E0394">
        <w:t xml:space="preserve"> such as cognitive behaviour therapy</w:t>
      </w:r>
      <w:r w:rsidR="00292038" w:rsidRPr="008E0394">
        <w:t>,</w:t>
      </w:r>
      <w:r w:rsidR="00876767" w:rsidRPr="008E0394">
        <w:t xml:space="preserve"> </w:t>
      </w:r>
      <w:r w:rsidR="00336BAA" w:rsidRPr="008E0394">
        <w:t>to help them cope with their emotions</w:t>
      </w:r>
      <w:r w:rsidR="00F9171F" w:rsidRPr="008E0394">
        <w:t xml:space="preserve"> more optimistically</w:t>
      </w:r>
      <w:r w:rsidR="00336BAA" w:rsidRPr="008E0394">
        <w:t xml:space="preserve"> </w:t>
      </w:r>
      <w:r w:rsidR="00E60CD6" w:rsidRPr="008E0394">
        <w:fldChar w:fldCharType="begin">
          <w:fldData xml:space="preserve">PEVuZE5vdGU+PENpdGUgRXhjbHVkZVllYXI9IjEiPjxBdXRob3I+SG9sbG93YXk8L0F1dGhvcj48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</w:fldData>
        </w:fldChar>
      </w:r>
      <w:r w:rsidR="00B20136" w:rsidRPr="008E0394">
        <w:instrText xml:space="preserve"> ADDIN EN.CITE </w:instrText>
      </w:r>
      <w:r w:rsidR="00B20136" w:rsidRPr="008E0394">
        <w:fldChar w:fldCharType="begin">
          <w:fldData xml:space="preserve">PEVuZE5vdGU+PENpdGUgRXhjbHVkZVllYXI9IjEiPjxBdXRob3I+SG9sbG93YXk8L0F1dGhvcj48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</w:fldData>
        </w:fldChar>
      </w:r>
      <w:r w:rsidR="00B20136" w:rsidRPr="008E0394">
        <w:instrText xml:space="preserve"> ADDIN EN.CITE.DATA </w:instrText>
      </w:r>
      <w:r w:rsidR="00B20136" w:rsidRPr="008E0394">
        <w:fldChar w:fldCharType="end"/>
      </w:r>
      <w:r w:rsidR="00E60CD6" w:rsidRPr="008E0394">
        <w:fldChar w:fldCharType="separate"/>
      </w:r>
      <w:r w:rsidR="00B20136" w:rsidRPr="008E0394">
        <w:rPr>
          <w:noProof/>
        </w:rPr>
        <w:t>[</w:t>
      </w:r>
      <w:hyperlink w:anchor="_ENREF_12" w:tooltip="Holloway, 2008 #71" w:history="1">
        <w:r w:rsidR="00B20136" w:rsidRPr="008E0394">
          <w:rPr>
            <w:noProof/>
          </w:rPr>
          <w:t>12-14</w:t>
        </w:r>
      </w:hyperlink>
      <w:r w:rsidR="00B20136" w:rsidRPr="008E0394">
        <w:rPr>
          <w:noProof/>
        </w:rPr>
        <w:t>]</w:t>
      </w:r>
      <w:r w:rsidR="00E60CD6" w:rsidRPr="008E0394">
        <w:fldChar w:fldCharType="end"/>
      </w:r>
      <w:r w:rsidR="00876767" w:rsidRPr="008E0394">
        <w:t xml:space="preserve">. </w:t>
      </w:r>
      <w:r w:rsidR="00F826B7" w:rsidRPr="008E0394">
        <w:rPr>
          <w:lang w:eastAsia="zh-CN"/>
        </w:rPr>
        <w:t xml:space="preserve"> </w:t>
      </w:r>
    </w:p>
    <w:p w14:paraId="4252CFD0" w14:textId="67E1B4B5" w:rsidR="00A04413" w:rsidRPr="008E0394" w:rsidRDefault="00A04413" w:rsidP="00457A78"/>
    <w:p w14:paraId="7E9B3553" w14:textId="4FDCD94B" w:rsidR="003D661B" w:rsidRPr="008E0394" w:rsidRDefault="003D661B" w:rsidP="0096684A">
      <w:r w:rsidRPr="008E0394">
        <w:t xml:space="preserve">Supporting the </w:t>
      </w:r>
      <w:r w:rsidR="00367D45" w:rsidRPr="008E0394">
        <w:t>utilit</w:t>
      </w:r>
      <w:r w:rsidRPr="008E0394">
        <w:t xml:space="preserve">y of </w:t>
      </w:r>
      <w:r w:rsidR="00876767" w:rsidRPr="008E0394">
        <w:t xml:space="preserve">these psychological therapies, </w:t>
      </w:r>
      <w:r w:rsidR="00CD42B9" w:rsidRPr="008E0394">
        <w:t xml:space="preserve">cross-sectional </w:t>
      </w:r>
      <w:r w:rsidRPr="008E0394">
        <w:t xml:space="preserve">studies have shown that optimism </w:t>
      </w:r>
      <w:r w:rsidR="007B2566" w:rsidRPr="008E0394">
        <w:t xml:space="preserve">is associated with </w:t>
      </w:r>
      <w:r w:rsidR="009C0743" w:rsidRPr="008E0394">
        <w:t xml:space="preserve">better mental </w:t>
      </w:r>
      <w:r w:rsidR="00086C5B" w:rsidRPr="008E0394">
        <w:t>well-being</w:t>
      </w:r>
      <w:r w:rsidRPr="008E0394">
        <w:t xml:space="preserve"> </w:t>
      </w:r>
      <w:r w:rsidR="00086C5B" w:rsidRPr="008E0394">
        <w:t xml:space="preserve">in women with breast cancer </w:t>
      </w:r>
      <w:r w:rsidR="007B2566" w:rsidRPr="008E0394">
        <w:fldChar w:fldCharType="begin">
          <w:fldData xml:space="preserve">PEVuZE5vdGU+PENpdGU+PEF1dGhvcj5Db2xieTwvQXV0aG9yPjxZZWFyPjIwMTM8L1llYXI+PFJl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</w:fldData>
        </w:fldChar>
      </w:r>
      <w:r w:rsidR="00B20136" w:rsidRPr="008E0394">
        <w:instrText xml:space="preserve"> ADDIN EN.CITE </w:instrText>
      </w:r>
      <w:r w:rsidR="00B20136" w:rsidRPr="008E0394">
        <w:fldChar w:fldCharType="begin">
          <w:fldData xml:space="preserve">PEVuZE5vdGU+PENpdGU+PEF1dGhvcj5Db2xieTwvQXV0aG9yPjxZZWFyPjIwMTM8L1llYXI+PFJl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</w:fldData>
        </w:fldChar>
      </w:r>
      <w:r w:rsidR="00B20136" w:rsidRPr="008E0394">
        <w:instrText xml:space="preserve"> ADDIN EN.CITE.DATA </w:instrText>
      </w:r>
      <w:r w:rsidR="00B20136" w:rsidRPr="008E0394">
        <w:fldChar w:fldCharType="end"/>
      </w:r>
      <w:r w:rsidR="007B2566" w:rsidRPr="008E0394">
        <w:fldChar w:fldCharType="separate"/>
      </w:r>
      <w:r w:rsidR="00B20136" w:rsidRPr="008E0394">
        <w:rPr>
          <w:noProof/>
        </w:rPr>
        <w:t>[</w:t>
      </w:r>
      <w:hyperlink w:anchor="_ENREF_15" w:tooltip="Colby, 2013 #5" w:history="1">
        <w:r w:rsidR="00B20136" w:rsidRPr="008E0394">
          <w:rPr>
            <w:noProof/>
          </w:rPr>
          <w:t>15-17</w:t>
        </w:r>
      </w:hyperlink>
      <w:r w:rsidR="00B20136" w:rsidRPr="008E0394">
        <w:rPr>
          <w:noProof/>
        </w:rPr>
        <w:t>]</w:t>
      </w:r>
      <w:r w:rsidR="007B2566" w:rsidRPr="008E0394">
        <w:fldChar w:fldCharType="end"/>
      </w:r>
      <w:r w:rsidRPr="008E0394">
        <w:t xml:space="preserve">. However, </w:t>
      </w:r>
      <w:r w:rsidR="00F9171F" w:rsidRPr="008E0394">
        <w:t>a</w:t>
      </w:r>
      <w:r w:rsidR="00BA617C" w:rsidRPr="008E0394">
        <w:t xml:space="preserve">lbeit people with higher levels of optimism can cope better with psychological distress </w:t>
      </w:r>
      <w:r w:rsidR="00BA617C" w:rsidRPr="008E0394">
        <w:fldChar w:fldCharType="begin"/>
      </w:r>
      <w:r w:rsidR="00B20136" w:rsidRPr="008E0394">
        <w:instrText xml:space="preserve"> ADDIN EN.CITE &lt;EndNote&gt;&lt;Cite&gt;&lt;Author&gt;Nes&lt;/Author&gt;&lt;Year&gt;2006&lt;/Year&gt;&lt;RecNum&gt;3429&lt;/RecNum&gt;&lt;DisplayText&gt;[18]&lt;/DisplayText&gt;&lt;record&gt;&lt;rec-number&gt;3429&lt;/rec-number&gt;&lt;foreign-keys&gt;&lt;key app="EN" db-id="5dtp00pv7ft2rzewex85w0fdzewxwaf5ztrf" timestamp="1434175831"&gt;3429&lt;/key&gt;&lt;/foreign-keys&gt;&lt;ref-type name="Journal Article"&gt;17&lt;/ref-type&gt;&lt;contributors&gt;&lt;authors&gt;&lt;author&gt;Nes, Lise Solberg&lt;/author&gt;&lt;author&gt;Segerstrom, Suzanne C.&lt;/author&gt;&lt;/authors&gt;&lt;/contributors&gt;&lt;titles&gt;&lt;title&gt;Dispositional Optimism and Coping: A Meta-Analytic Review&lt;/title&gt;&lt;secondary-title&gt;Personality and Social Psychology Review&lt;/secondary-title&gt;&lt;/titles&gt;&lt;periodical&gt;&lt;full-title&gt;Personality and Social Psychology Review&lt;/full-title&gt;&lt;/periodical&gt;&lt;pages&gt;235-251&lt;/pages&gt;&lt;volume&gt;10&lt;/volume&gt;&lt;number&gt;3&lt;/number&gt;&lt;dates&gt;&lt;year&gt;2006&lt;/year&gt;&lt;pub-dates&gt;&lt;date&gt;August 1, 2006&lt;/date&gt;&lt;/pub-dates&gt;&lt;/dates&gt;&lt;urls&gt;&lt;related-urls&gt;&lt;url&gt;http://psr.sagepub.com/content/10/3/235.abstract&lt;/url&gt;&lt;/related-urls&gt;&lt;/urls&gt;&lt;electronic-resource-num&gt;10.1207/s15327957pspr1003_3&lt;/electronic-resource-num&gt;&lt;/record&gt;&lt;/Cite&gt;&lt;/EndNote&gt;</w:instrText>
      </w:r>
      <w:r w:rsidR="00BA617C" w:rsidRPr="008E0394">
        <w:fldChar w:fldCharType="separate"/>
      </w:r>
      <w:r w:rsidR="00B20136" w:rsidRPr="008E0394">
        <w:rPr>
          <w:noProof/>
        </w:rPr>
        <w:t>[</w:t>
      </w:r>
      <w:hyperlink w:anchor="_ENREF_18" w:tooltip="Nes, 2006 #3429" w:history="1">
        <w:r w:rsidR="00B20136" w:rsidRPr="008E0394">
          <w:rPr>
            <w:noProof/>
          </w:rPr>
          <w:t>18</w:t>
        </w:r>
      </w:hyperlink>
      <w:r w:rsidR="00B20136" w:rsidRPr="008E0394">
        <w:rPr>
          <w:noProof/>
        </w:rPr>
        <w:t>]</w:t>
      </w:r>
      <w:r w:rsidR="00BA617C" w:rsidRPr="008E0394">
        <w:fldChar w:fldCharType="end"/>
      </w:r>
      <w:r w:rsidR="00BA617C" w:rsidRPr="008E0394">
        <w:t xml:space="preserve">, </w:t>
      </w:r>
      <w:r w:rsidR="00F9171F" w:rsidRPr="008E0394">
        <w:t xml:space="preserve">general </w:t>
      </w:r>
      <w:r w:rsidR="00BA617C" w:rsidRPr="008E0394">
        <w:t xml:space="preserve">optimism in </w:t>
      </w:r>
      <w:r w:rsidR="00F9171F" w:rsidRPr="008E0394">
        <w:t xml:space="preserve">theory is considered an innate personality characteristic </w:t>
      </w:r>
      <w:r w:rsidR="00F9171F" w:rsidRPr="008E0394">
        <w:fldChar w:fldCharType="begin"/>
      </w:r>
      <w:r w:rsidR="00B20136" w:rsidRPr="008E0394">
        <w:instrText xml:space="preserve"> ADDIN EN.CITE &lt;EndNote&gt;&lt;Cite&gt;&lt;Author&gt;Chang&lt;/Author&gt;&lt;Year&gt;2001&lt;/Year&gt;&lt;RecNum&gt;3430&lt;/RecNum&gt;&lt;DisplayText&gt;[19]&lt;/DisplayText&gt;&lt;record&gt;&lt;rec-number&gt;3430&lt;/rec-number&gt;&lt;foreign-keys&gt;&lt;key app="EN" db-id="5dtp00pv7ft2rzewex85w0fdzewxwaf5ztrf" timestamp="1434176127"&gt;3430&lt;/key&gt;&lt;/foreign-keys&gt;&lt;ref-type name="Book"&gt;6&lt;/ref-type&gt;&lt;contributors&gt;&lt;authors&gt;&lt;author&gt;Chang, Edward C&lt;/author&gt;&lt;/authors&gt;&lt;/contributors&gt;&lt;titles&gt;&lt;title&gt;Optimism &amp;amp; pessimism: Implications for theory, research, and practice&lt;/title&gt;&lt;/titles&gt;&lt;dates&gt;&lt;year&gt;2001&lt;/year&gt;&lt;/dates&gt;&lt;publisher&gt;American Psychological Association&lt;/publisher&gt;&lt;isbn&gt;1557986916&lt;/isbn&gt;&lt;urls&gt;&lt;/urls&gt;&lt;/record&gt;&lt;/Cite&gt;&lt;/EndNote&gt;</w:instrText>
      </w:r>
      <w:r w:rsidR="00F9171F" w:rsidRPr="008E0394">
        <w:fldChar w:fldCharType="separate"/>
      </w:r>
      <w:r w:rsidR="00B20136" w:rsidRPr="008E0394">
        <w:rPr>
          <w:noProof/>
        </w:rPr>
        <w:t>[</w:t>
      </w:r>
      <w:hyperlink w:anchor="_ENREF_19" w:tooltip="Chang, 2001 #3430" w:history="1">
        <w:r w:rsidR="00B20136" w:rsidRPr="008E0394">
          <w:rPr>
            <w:noProof/>
          </w:rPr>
          <w:t>19</w:t>
        </w:r>
      </w:hyperlink>
      <w:r w:rsidR="00B20136" w:rsidRPr="008E0394">
        <w:rPr>
          <w:noProof/>
        </w:rPr>
        <w:t>]</w:t>
      </w:r>
      <w:r w:rsidR="00F9171F" w:rsidRPr="008E0394">
        <w:fldChar w:fldCharType="end"/>
      </w:r>
      <w:r w:rsidR="00F9171F" w:rsidRPr="008E0394">
        <w:t>. Further, e</w:t>
      </w:r>
      <w:r w:rsidR="00BA617C" w:rsidRPr="008E0394">
        <w:t xml:space="preserve">xisting </w:t>
      </w:r>
      <w:r w:rsidRPr="008E0394">
        <w:t>studies</w:t>
      </w:r>
      <w:r w:rsidR="00BA617C" w:rsidRPr="008E0394">
        <w:t xml:space="preserve"> on optimism and mental well-being in breast cancer survivors</w:t>
      </w:r>
      <w:r w:rsidRPr="008E0394">
        <w:t xml:space="preserve"> have not taken into consideration the effects of the</w:t>
      </w:r>
      <w:r w:rsidR="00CD42B9" w:rsidRPr="008E0394">
        <w:t xml:space="preserve"> women’s</w:t>
      </w:r>
      <w:r w:rsidRPr="008E0394">
        <w:t xml:space="preserve"> </w:t>
      </w:r>
      <w:r w:rsidR="00027FD2" w:rsidRPr="008E0394">
        <w:t>general health</w:t>
      </w:r>
      <w:r w:rsidR="00A1219B" w:rsidRPr="008E0394">
        <w:t>.</w:t>
      </w:r>
      <w:r w:rsidR="00597848" w:rsidRPr="008E0394">
        <w:t xml:space="preserve"> </w:t>
      </w:r>
      <w:r w:rsidR="00A1219B" w:rsidRPr="008E0394">
        <w:t>General health</w:t>
      </w:r>
      <w:r w:rsidR="00093F9B" w:rsidRPr="008E0394">
        <w:t>, which takes into account physical health,</w:t>
      </w:r>
      <w:r w:rsidR="00A1219B" w:rsidRPr="008E0394">
        <w:t xml:space="preserve"> is a key factor to consider in research examining </w:t>
      </w:r>
      <w:r w:rsidR="001A1C0E" w:rsidRPr="008E0394">
        <w:t xml:space="preserve">associations between </w:t>
      </w:r>
      <w:r w:rsidR="00A1219B" w:rsidRPr="008E0394">
        <w:t xml:space="preserve">optimism </w:t>
      </w:r>
      <w:r w:rsidR="001A1C0E" w:rsidRPr="008E0394">
        <w:t>and</w:t>
      </w:r>
      <w:r w:rsidR="00A1219B" w:rsidRPr="008E0394">
        <w:t xml:space="preserve"> </w:t>
      </w:r>
      <w:r w:rsidR="00BD3662" w:rsidRPr="008E0394">
        <w:t>psychological distress</w:t>
      </w:r>
      <w:r w:rsidR="00A1219B" w:rsidRPr="008E0394">
        <w:t xml:space="preserve"> </w:t>
      </w:r>
      <w:r w:rsidR="001A1C0E" w:rsidRPr="008E0394">
        <w:t>in</w:t>
      </w:r>
      <w:r w:rsidR="00A1219B" w:rsidRPr="008E0394">
        <w:t xml:space="preserve"> patients </w:t>
      </w:r>
      <w:r w:rsidR="001A1C0E" w:rsidRPr="008E0394">
        <w:t xml:space="preserve">with breast cancer </w:t>
      </w:r>
      <w:r w:rsidR="00A1219B" w:rsidRPr="008E0394">
        <w:t>because a cancer diagnosis is likely to lead to both</w:t>
      </w:r>
      <w:r w:rsidR="00086C5B" w:rsidRPr="008E0394">
        <w:t xml:space="preserve"> poorer general health and </w:t>
      </w:r>
      <w:r w:rsidR="00BD3662" w:rsidRPr="008E0394">
        <w:t>psychological distress</w:t>
      </w:r>
      <w:r w:rsidR="00A1219B" w:rsidRPr="008E0394">
        <w:t xml:space="preserve"> </w:t>
      </w:r>
      <w:r w:rsidR="00A1219B" w:rsidRPr="008E0394">
        <w:fldChar w:fldCharType="begin">
          <w:fldData xml:space="preserve">PEVuZE5vdGU+PENpdGU+PEF1dGhvcj5FdmFuczwvQXV0aG9yPjxZZWFyPjIwMTE8L1llYXI+PFJl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</w:fldData>
        </w:fldChar>
      </w:r>
      <w:r w:rsidR="00B20136" w:rsidRPr="008E0394">
        <w:instrText xml:space="preserve"> ADDIN EN.CITE </w:instrText>
      </w:r>
      <w:r w:rsidR="00B20136" w:rsidRPr="008E0394">
        <w:fldChar w:fldCharType="begin">
          <w:fldData xml:space="preserve">PEVuZE5vdGU+PENpdGU+PEF1dGhvcj5FdmFuczwvQXV0aG9yPjxZZWFyPjIwMTE8L1llYXI+PFJl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</w:fldData>
        </w:fldChar>
      </w:r>
      <w:r w:rsidR="00B20136" w:rsidRPr="008E0394">
        <w:instrText xml:space="preserve"> ADDIN EN.CITE.DATA </w:instrText>
      </w:r>
      <w:r w:rsidR="00B20136" w:rsidRPr="008E0394">
        <w:fldChar w:fldCharType="end"/>
      </w:r>
      <w:r w:rsidR="00A1219B" w:rsidRPr="008E0394">
        <w:fldChar w:fldCharType="separate"/>
      </w:r>
      <w:r w:rsidR="00B20136" w:rsidRPr="008E0394">
        <w:rPr>
          <w:noProof/>
        </w:rPr>
        <w:t>[</w:t>
      </w:r>
      <w:hyperlink w:anchor="_ENREF_1" w:tooltip="Evans, 2011 #37" w:history="1">
        <w:r w:rsidR="00B20136" w:rsidRPr="008E0394">
          <w:rPr>
            <w:noProof/>
          </w:rPr>
          <w:t>1</w:t>
        </w:r>
      </w:hyperlink>
      <w:r w:rsidR="00B20136" w:rsidRPr="008E0394">
        <w:rPr>
          <w:noProof/>
        </w:rPr>
        <w:t xml:space="preserve">, </w:t>
      </w:r>
      <w:hyperlink w:anchor="_ENREF_3" w:tooltip="Kim, 2013 #3413" w:history="1">
        <w:r w:rsidR="00B20136" w:rsidRPr="008E0394">
          <w:rPr>
            <w:noProof/>
          </w:rPr>
          <w:t>3</w:t>
        </w:r>
      </w:hyperlink>
      <w:r w:rsidR="00B20136" w:rsidRPr="008E0394">
        <w:rPr>
          <w:noProof/>
        </w:rPr>
        <w:t xml:space="preserve">, </w:t>
      </w:r>
      <w:hyperlink w:anchor="_ENREF_20" w:tooltip="Stefanic, 2014 #3407" w:history="1">
        <w:r w:rsidR="00B20136" w:rsidRPr="008E0394">
          <w:rPr>
            <w:noProof/>
          </w:rPr>
          <w:t>20</w:t>
        </w:r>
      </w:hyperlink>
      <w:r w:rsidR="00B20136" w:rsidRPr="008E0394">
        <w:rPr>
          <w:noProof/>
        </w:rPr>
        <w:t xml:space="preserve">, </w:t>
      </w:r>
      <w:hyperlink w:anchor="_ENREF_21" w:tooltip="Andritsch, 2007 #3408" w:history="1">
        <w:r w:rsidR="00B20136" w:rsidRPr="008E0394">
          <w:rPr>
            <w:noProof/>
          </w:rPr>
          <w:t>21</w:t>
        </w:r>
      </w:hyperlink>
      <w:r w:rsidR="00B20136" w:rsidRPr="008E0394">
        <w:rPr>
          <w:noProof/>
        </w:rPr>
        <w:t>]</w:t>
      </w:r>
      <w:r w:rsidR="00A1219B" w:rsidRPr="008E0394">
        <w:fldChar w:fldCharType="end"/>
      </w:r>
      <w:r w:rsidR="00027FD2" w:rsidRPr="008E0394">
        <w:t xml:space="preserve">. </w:t>
      </w:r>
      <w:r w:rsidR="00A1219B" w:rsidRPr="008E0394">
        <w:t xml:space="preserve">Further, poorer general health is associated with lower levels of optimism </w:t>
      </w:r>
      <w:r w:rsidR="00A1219B" w:rsidRPr="008E0394">
        <w:fldChar w:fldCharType="begin"/>
      </w:r>
      <w:r w:rsidR="00B20136" w:rsidRPr="008E0394">
        <w:instrText xml:space="preserve"> ADDIN EN.CITE &lt;EndNote&gt;&lt;Cite&gt;&lt;Author&gt;Smith&lt;/Author&gt;&lt;Year&gt;2004&lt;/Year&gt;&lt;RecNum&gt;35&lt;/RecNum&gt;&lt;DisplayText&gt;[22]&lt;/DisplayText&gt;&lt;record&gt;&lt;rec-number&gt;35&lt;/rec-number&gt;&lt;foreign-keys&gt;&lt;key app="EN" db-id="z0dr2e0ptvfwf1ezwf65zf9r5a2p0wr9se90"&gt;35&lt;/key&gt;&lt;/foreign-keys&gt;&lt;ref-type name="Journal Article"&gt;17&lt;/ref-type&gt;&lt;contributors&gt;&lt;authors&gt;&lt;author&gt;Smith, N.&lt;/author&gt;&lt;author&gt;Young, A.&lt;/author&gt;&lt;author&gt;Lee, C.&lt;/author&gt;&lt;/authors&gt;&lt;/contributors&gt;&lt;auth-address&gt;School of Population Health, University of Queensland, Australia.&lt;/auth-address&gt;&lt;titles&gt;&lt;title&gt;Optimism, health-related hardiness and well-being among older Australian women&lt;/title&gt;&lt;secondary-title&gt;Journal of health psychology&lt;/secondary-title&gt;&lt;alt-title&gt;J Health Psychol&lt;/alt-title&gt;&lt;/titles&gt;&lt;periodical&gt;&lt;full-title&gt;Journal of health psychology&lt;/full-title&gt;&lt;abbr-1&gt;J Health Psychol&lt;/abbr-1&gt;&lt;/periodical&gt;&lt;alt-periodical&gt;&lt;full-title&gt;Journal of health psychology&lt;/full-title&gt;&lt;abbr-1&gt;J Health Psychol&lt;/abbr-1&gt;&lt;/alt-periodical&gt;&lt;pages&gt;741-52&lt;/pages&gt;&lt;volume&gt;9&lt;/volume&gt;&lt;number&gt;6&lt;/number&gt;&lt;edition&gt;2004/09/16&lt;/edition&gt;&lt;keywords&gt;&lt;keyword&gt;Aged&lt;/keyword&gt;&lt;keyword&gt;*Attitude&lt;/keyword&gt;&lt;keyword&gt;Cross-Sectional Studies&lt;/keyword&gt;&lt;keyword&gt;Female&lt;/keyword&gt;&lt;keyword&gt;*Health Status&lt;/keyword&gt;&lt;keyword&gt;Humans&lt;/keyword&gt;&lt;keyword&gt;Middle Aged&lt;/keyword&gt;&lt;keyword&gt;Psychometrics&lt;/keyword&gt;&lt;keyword&gt;Regression Analysis&lt;/keyword&gt;&lt;keyword&gt;Social Support&lt;/keyword&gt;&lt;keyword&gt;Socioeconomic Factors&lt;/keyword&gt;&lt;/keywords&gt;&lt;dates&gt;&lt;year&gt;2004&lt;/year&gt;&lt;pub-dates&gt;&lt;date&gt;Nov&lt;/date&gt;&lt;/pub-dates&gt;&lt;/dates&gt;&lt;isbn&gt;1359-1053 (Print)&amp;#xD;1359-1053 (Linking)&lt;/isbn&gt;&lt;accession-num&gt;15367753&lt;/accession-num&gt;&lt;work-type&gt;Research Support, Non-U.S. Gov&amp;apos;t&lt;/work-type&gt;&lt;urls&gt;&lt;related-urls&gt;&lt;url&gt;http://www.ncbi.nlm.nih.gov/pubmed/15367753&lt;/url&gt;&lt;url&gt;http://hpq.sagepub.com/content/9/6/741.full.pdf&lt;/url&gt;&lt;/related-urls&gt;&lt;/urls&gt;&lt;electronic-resource-num&gt;10.1177/1359105304045373&lt;/electronic-resource-num&gt;&lt;language&gt;eng&lt;/language&gt;&lt;/record&gt;&lt;/Cite&gt;&lt;/EndNote&gt;</w:instrText>
      </w:r>
      <w:r w:rsidR="00A1219B" w:rsidRPr="008E0394">
        <w:fldChar w:fldCharType="separate"/>
      </w:r>
      <w:r w:rsidR="00B20136" w:rsidRPr="008E0394">
        <w:rPr>
          <w:noProof/>
        </w:rPr>
        <w:t>[</w:t>
      </w:r>
      <w:hyperlink w:anchor="_ENREF_22" w:tooltip="Smith, 2004 #35" w:history="1">
        <w:r w:rsidR="00B20136" w:rsidRPr="008E0394">
          <w:rPr>
            <w:noProof/>
          </w:rPr>
          <w:t>22</w:t>
        </w:r>
      </w:hyperlink>
      <w:r w:rsidR="00B20136" w:rsidRPr="008E0394">
        <w:rPr>
          <w:noProof/>
        </w:rPr>
        <w:t>]</w:t>
      </w:r>
      <w:r w:rsidR="00A1219B" w:rsidRPr="008E0394">
        <w:fldChar w:fldCharType="end"/>
      </w:r>
      <w:r w:rsidR="00A1219B" w:rsidRPr="008E0394">
        <w:t xml:space="preserve">. </w:t>
      </w:r>
      <w:r w:rsidR="00086C5B" w:rsidRPr="008E0394">
        <w:t xml:space="preserve">Therefore, general health is a key possible confounding factor in the relationship between optimism and </w:t>
      </w:r>
      <w:r w:rsidR="00653E23" w:rsidRPr="008E0394">
        <w:t>symptoms of psychological distress</w:t>
      </w:r>
      <w:r w:rsidR="00086C5B" w:rsidRPr="008E0394">
        <w:t xml:space="preserve">. </w:t>
      </w:r>
    </w:p>
    <w:p w14:paraId="61A1296E" w14:textId="77777777" w:rsidR="00A35FA8" w:rsidRPr="008E0394" w:rsidRDefault="00A35FA8" w:rsidP="0096684A"/>
    <w:p w14:paraId="2359A7B1" w14:textId="6A739349" w:rsidR="001B3C67" w:rsidRPr="008E0394" w:rsidRDefault="001B3C67" w:rsidP="0096684A">
      <w:r w:rsidRPr="008E0394">
        <w:t xml:space="preserve">The aim of the study is to examine </w:t>
      </w:r>
      <w:r w:rsidR="006D5B87" w:rsidRPr="008E0394">
        <w:t xml:space="preserve">the association between </w:t>
      </w:r>
      <w:r w:rsidR="00CD42B9" w:rsidRPr="008E0394">
        <w:t xml:space="preserve">optimism </w:t>
      </w:r>
      <w:r w:rsidR="006D5B87" w:rsidRPr="008E0394">
        <w:t xml:space="preserve">and </w:t>
      </w:r>
      <w:r w:rsidR="0036632D" w:rsidRPr="008E0394">
        <w:t xml:space="preserve">symptoms of psychological distress in women living with breast cancer, after </w:t>
      </w:r>
      <w:r w:rsidR="00A0100C" w:rsidRPr="008E0394">
        <w:t xml:space="preserve">adjusting for </w:t>
      </w:r>
      <w:r w:rsidR="0036632D" w:rsidRPr="008E0394">
        <w:t xml:space="preserve">the </w:t>
      </w:r>
      <w:r w:rsidRPr="008E0394">
        <w:t>effects of general health.</w:t>
      </w:r>
      <w:r w:rsidR="0036632D" w:rsidRPr="008E0394">
        <w:t xml:space="preserve"> </w:t>
      </w:r>
      <w:r w:rsidRPr="008E0394">
        <w:t xml:space="preserve">Findings have implications </w:t>
      </w:r>
      <w:r w:rsidR="00367D45" w:rsidRPr="008E0394">
        <w:t>for</w:t>
      </w:r>
      <w:r w:rsidRPr="008E0394">
        <w:t xml:space="preserve"> the</w:t>
      </w:r>
      <w:r w:rsidR="00541EAC" w:rsidRPr="008E0394">
        <w:t xml:space="preserve"> delivery of supportive care interventions to reduce </w:t>
      </w:r>
      <w:r w:rsidR="00653E23" w:rsidRPr="008E0394">
        <w:t>psychological distress</w:t>
      </w:r>
      <w:r w:rsidRPr="008E0394">
        <w:t xml:space="preserve"> in breast cancer survivors</w:t>
      </w:r>
      <w:r w:rsidR="0046385F" w:rsidRPr="008E0394">
        <w:t xml:space="preserve"> and for future research directions in supportive cancer care</w:t>
      </w:r>
      <w:r w:rsidRPr="008E0394">
        <w:t xml:space="preserve">. </w:t>
      </w:r>
    </w:p>
    <w:p w14:paraId="4182F290" w14:textId="41E5BF9B" w:rsidR="001B3C67" w:rsidRPr="008E0394" w:rsidRDefault="00DC2529" w:rsidP="0096684A">
      <w:pPr>
        <w:pStyle w:val="Heading1"/>
        <w:rPr>
          <w:lang w:val="en-AU"/>
        </w:rPr>
      </w:pPr>
      <w:r w:rsidRPr="008E0394">
        <w:rPr>
          <w:lang w:val="en-AU"/>
        </w:rPr>
        <w:t>Methods</w:t>
      </w:r>
    </w:p>
    <w:p w14:paraId="57A0602B" w14:textId="77777777" w:rsidR="001B3C67" w:rsidRPr="008E0394" w:rsidRDefault="001B3C67" w:rsidP="0096684A">
      <w:pPr>
        <w:pStyle w:val="Heading2"/>
      </w:pPr>
      <w:r w:rsidRPr="008E0394">
        <w:t>Data source</w:t>
      </w:r>
    </w:p>
    <w:p w14:paraId="3E963401" w14:textId="4B063D86" w:rsidR="00E65D07" w:rsidRPr="008E0394" w:rsidRDefault="00D109DC" w:rsidP="0096684A">
      <w:pPr>
        <w:rPr>
          <w:lang w:eastAsia="zh-CN"/>
        </w:rPr>
      </w:pPr>
      <w:r w:rsidRPr="008E0394">
        <w:t xml:space="preserve">The Scottish Health Survey (SHeS) is an annual nationally representative cross-sectional survey of the health of the Scottish population. </w:t>
      </w:r>
      <w:r w:rsidR="00E601F2" w:rsidRPr="008E0394">
        <w:t xml:space="preserve">The data </w:t>
      </w:r>
      <w:r w:rsidR="00E65D07" w:rsidRPr="008E0394">
        <w:t>w</w:t>
      </w:r>
      <w:r w:rsidR="00367D45" w:rsidRPr="008E0394">
        <w:t>ere</w:t>
      </w:r>
      <w:r w:rsidR="00E601F2" w:rsidRPr="008E0394">
        <w:t xml:space="preserve"> drawn from the </w:t>
      </w:r>
      <w:r w:rsidRPr="008E0394">
        <w:t xml:space="preserve">2008, 2009, 2010, and 2011 </w:t>
      </w:r>
      <w:r w:rsidR="00E65D07" w:rsidRPr="008E0394">
        <w:t>SHeS</w:t>
      </w:r>
      <w:r w:rsidRPr="008E0394">
        <w:t xml:space="preserve"> </w:t>
      </w:r>
      <w:r w:rsidR="00E601F2" w:rsidRPr="008E0394">
        <w:t>(N = 36,811)</w:t>
      </w:r>
      <w:r w:rsidRPr="008E0394">
        <w:t>,</w:t>
      </w:r>
      <w:r w:rsidR="00E65D07" w:rsidRPr="008E0394">
        <w:t xml:space="preserve"> with record linkage </w:t>
      </w:r>
      <w:r w:rsidR="00CD42B9" w:rsidRPr="008E0394">
        <w:t>to</w:t>
      </w:r>
      <w:r w:rsidR="00E65D07" w:rsidRPr="008E0394">
        <w:t xml:space="preserve"> </w:t>
      </w:r>
      <w:r w:rsidR="00E65D07" w:rsidRPr="008E0394">
        <w:rPr>
          <w:lang w:eastAsia="zh-CN"/>
        </w:rPr>
        <w:t>cancer registry data</w:t>
      </w:r>
      <w:r w:rsidR="00E601F2" w:rsidRPr="008E0394">
        <w:t>.</w:t>
      </w:r>
      <w:r w:rsidR="00A0100C" w:rsidRPr="008E0394">
        <w:t xml:space="preserve"> </w:t>
      </w:r>
      <w:r w:rsidR="00E65D07" w:rsidRPr="008E0394">
        <w:t xml:space="preserve">The SHeS is a </w:t>
      </w:r>
      <w:r w:rsidR="00E65D07" w:rsidRPr="008E0394">
        <w:rPr>
          <w:lang w:eastAsia="zh-CN"/>
        </w:rPr>
        <w:t>general population health survey of Scottish</w:t>
      </w:r>
      <w:r w:rsidR="004F7DEE" w:rsidRPr="008E0394">
        <w:rPr>
          <w:lang w:eastAsia="zh-CN"/>
        </w:rPr>
        <w:t xml:space="preserve"> non-institutional</w:t>
      </w:r>
      <w:r w:rsidR="00D6136F" w:rsidRPr="008E0394">
        <w:rPr>
          <w:lang w:eastAsia="zh-CN"/>
        </w:rPr>
        <w:t xml:space="preserve"> residents</w:t>
      </w:r>
      <w:r w:rsidR="00A9446F" w:rsidRPr="008E0394">
        <w:rPr>
          <w:lang w:eastAsia="zh-CN"/>
        </w:rPr>
        <w:t>. The survey provides</w:t>
      </w:r>
      <w:r w:rsidR="00D6136F" w:rsidRPr="008E0394">
        <w:rPr>
          <w:lang w:eastAsia="zh-CN"/>
        </w:rPr>
        <w:t xml:space="preserve"> a nationally representative cross-sectional sample survey of health and health behaviours </w:t>
      </w:r>
      <w:r w:rsidR="00D6136F" w:rsidRPr="008E0394">
        <w:rPr>
          <w:lang w:eastAsia="zh-CN"/>
        </w:rPr>
        <w:fldChar w:fldCharType="begin"/>
      </w:r>
      <w:r w:rsidR="00B20136" w:rsidRPr="008E0394">
        <w:rPr>
          <w:lang w:eastAsia="zh-CN"/>
        </w:rPr>
        <w:instrText xml:space="preserve"> ADDIN EN.CITE &lt;EndNote&gt;&lt;Cite&gt;&lt;Author&gt;Scottish Government&lt;/Author&gt;&lt;Year&gt;2011&lt;/Year&gt;&lt;RecNum&gt;38&lt;/RecNum&gt;&lt;DisplayText&gt;[23]&lt;/DisplayText&gt;&lt;record&gt;&lt;rec-number&gt;38&lt;/rec-number&gt;&lt;foreign-keys&gt;&lt;key app="EN" db-id="z0dr2e0ptvfwf1ezwf65zf9r5a2p0wr9se90"&gt;38&lt;/key&gt;&lt;/foreign-keys&gt;&lt;ref-type name="Report"&gt;27&lt;/ref-type&gt;&lt;contributors&gt;&lt;authors&gt;&lt;author&gt;Scottish Government,&lt;/author&gt;&lt;/authors&gt;&lt;/contributors&gt;&lt;titles&gt;&lt;title&gt;The Scottish Health Survey–Volume 3: Technical Report 2011&lt;/title&gt;&lt;/titles&gt;&lt;dates&gt;&lt;year&gt;2011&lt;/year&gt;&lt;/dates&gt;&lt;urls&gt;&lt;related-urls&gt;&lt;url&gt;http://www.scotland.gov.uk/Publications/2012/09/8038&lt;/url&gt;&lt;/related-urls&gt;&lt;/urls&gt;&lt;custom1&gt;2014&lt;/custom1&gt;&lt;custom2&gt;June&lt;/custom2&gt;&lt;/record&gt;&lt;/Cite&gt;&lt;/EndNote&gt;</w:instrText>
      </w:r>
      <w:r w:rsidR="00D6136F" w:rsidRPr="008E0394">
        <w:rPr>
          <w:lang w:eastAsia="zh-CN"/>
        </w:rPr>
        <w:fldChar w:fldCharType="separate"/>
      </w:r>
      <w:r w:rsidR="00B20136" w:rsidRPr="008E0394">
        <w:rPr>
          <w:noProof/>
          <w:lang w:eastAsia="zh-CN"/>
        </w:rPr>
        <w:t>[</w:t>
      </w:r>
      <w:hyperlink w:anchor="_ENREF_23" w:tooltip="Scottish Government, 2011 #38" w:history="1">
        <w:r w:rsidR="00B20136" w:rsidRPr="008E0394">
          <w:rPr>
            <w:noProof/>
            <w:lang w:eastAsia="zh-CN"/>
          </w:rPr>
          <w:t>23</w:t>
        </w:r>
      </w:hyperlink>
      <w:r w:rsidR="00B20136" w:rsidRPr="008E0394">
        <w:rPr>
          <w:noProof/>
          <w:lang w:eastAsia="zh-CN"/>
        </w:rPr>
        <w:t>]</w:t>
      </w:r>
      <w:r w:rsidR="00D6136F" w:rsidRPr="008E0394">
        <w:rPr>
          <w:lang w:eastAsia="zh-CN"/>
        </w:rPr>
        <w:fldChar w:fldCharType="end"/>
      </w:r>
      <w:r w:rsidR="00D6136F" w:rsidRPr="008E0394">
        <w:rPr>
          <w:lang w:eastAsia="zh-CN"/>
        </w:rPr>
        <w:t>.</w:t>
      </w:r>
      <w:r w:rsidR="00C66DCD" w:rsidRPr="008E0394">
        <w:rPr>
          <w:lang w:eastAsia="zh-CN"/>
        </w:rPr>
        <w:t xml:space="preserve"> </w:t>
      </w:r>
      <w:r w:rsidR="00D6136F" w:rsidRPr="008E0394">
        <w:rPr>
          <w:lang w:eastAsia="zh-CN"/>
        </w:rPr>
        <w:t>Information and Statistics Division, the body responsible for health data in Scotland, ha</w:t>
      </w:r>
      <w:r w:rsidR="00367D45" w:rsidRPr="008E0394">
        <w:rPr>
          <w:lang w:eastAsia="zh-CN"/>
        </w:rPr>
        <w:t>s</w:t>
      </w:r>
      <w:r w:rsidR="00D6136F" w:rsidRPr="008E0394">
        <w:rPr>
          <w:lang w:eastAsia="zh-CN"/>
        </w:rPr>
        <w:t xml:space="preserve"> linked the SHeS to various administrative data sources. </w:t>
      </w:r>
      <w:r w:rsidR="00653E23" w:rsidRPr="008E0394">
        <w:rPr>
          <w:lang w:eastAsia="zh-CN"/>
        </w:rPr>
        <w:t>In</w:t>
      </w:r>
      <w:r w:rsidR="00D6136F" w:rsidRPr="008E0394">
        <w:rPr>
          <w:lang w:eastAsia="zh-CN"/>
        </w:rPr>
        <w:t xml:space="preserve"> this study, l</w:t>
      </w:r>
      <w:r w:rsidR="00E65D07" w:rsidRPr="008E0394">
        <w:rPr>
          <w:lang w:eastAsia="zh-CN"/>
        </w:rPr>
        <w:t>inked data</w:t>
      </w:r>
      <w:r w:rsidR="00653E23" w:rsidRPr="008E0394">
        <w:rPr>
          <w:lang w:eastAsia="zh-CN"/>
        </w:rPr>
        <w:t xml:space="preserve"> from </w:t>
      </w:r>
      <w:r w:rsidR="00D6136F" w:rsidRPr="008E0394">
        <w:rPr>
          <w:lang w:eastAsia="zh-CN"/>
        </w:rPr>
        <w:t>The Scottish Cancer Registry</w:t>
      </w:r>
      <w:r w:rsidR="00D47927" w:rsidRPr="008E0394">
        <w:rPr>
          <w:lang w:eastAsia="zh-CN"/>
        </w:rPr>
        <w:t xml:space="preserve"> (linkage consent </w:t>
      </w:r>
      <w:r w:rsidR="00457A78" w:rsidRPr="008E0394">
        <w:rPr>
          <w:lang w:eastAsia="zh-CN"/>
        </w:rPr>
        <w:t xml:space="preserve">by SHeS participants </w:t>
      </w:r>
      <w:r w:rsidR="00D47927" w:rsidRPr="008E0394">
        <w:rPr>
          <w:lang w:eastAsia="zh-CN"/>
        </w:rPr>
        <w:t xml:space="preserve">over 90% </w:t>
      </w:r>
      <w:r w:rsidR="00D47927" w:rsidRPr="008E0394">
        <w:rPr>
          <w:lang w:eastAsia="zh-CN"/>
        </w:rPr>
        <w:fldChar w:fldCharType="begin">
          <w:fldData xml:space="preserve">PEVuZE5vdGU+PENpdGU+PEF1dGhvcj5HcmF5PC9BdXRob3I+PFllYXI+MjAxMDwvWWVhcj48UmVj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</w:fldData>
        </w:fldChar>
      </w:r>
      <w:r w:rsidR="00B20136" w:rsidRPr="008E0394">
        <w:rPr>
          <w:lang w:eastAsia="zh-CN"/>
        </w:rPr>
        <w:instrText xml:space="preserve"> ADDIN EN.CITE </w:instrText>
      </w:r>
      <w:r w:rsidR="00B20136" w:rsidRPr="008E0394">
        <w:rPr>
          <w:lang w:eastAsia="zh-CN"/>
        </w:rPr>
        <w:fldChar w:fldCharType="begin">
          <w:fldData xml:space="preserve">PEVuZE5vdGU+PENpdGU+PEF1dGhvcj5HcmF5PC9BdXRob3I+PFllYXI+MjAxMDwvWWVhcj48UmVj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</w:fldData>
        </w:fldChar>
      </w:r>
      <w:r w:rsidR="00B20136" w:rsidRPr="008E0394">
        <w:rPr>
          <w:lang w:eastAsia="zh-CN"/>
        </w:rPr>
        <w:instrText xml:space="preserve"> ADDIN EN.CITE.DATA </w:instrText>
      </w:r>
      <w:r w:rsidR="00B20136" w:rsidRPr="008E0394">
        <w:rPr>
          <w:lang w:eastAsia="zh-CN"/>
        </w:rPr>
      </w:r>
      <w:r w:rsidR="00B20136" w:rsidRPr="008E0394">
        <w:rPr>
          <w:lang w:eastAsia="zh-CN"/>
        </w:rPr>
        <w:fldChar w:fldCharType="end"/>
      </w:r>
      <w:r w:rsidR="00D47927" w:rsidRPr="008E0394">
        <w:rPr>
          <w:lang w:eastAsia="zh-CN"/>
        </w:rPr>
      </w:r>
      <w:r w:rsidR="00D47927" w:rsidRPr="008E0394">
        <w:rPr>
          <w:lang w:eastAsia="zh-CN"/>
        </w:rPr>
        <w:fldChar w:fldCharType="separate"/>
      </w:r>
      <w:r w:rsidR="00B20136" w:rsidRPr="008E0394">
        <w:rPr>
          <w:noProof/>
          <w:lang w:eastAsia="zh-CN"/>
        </w:rPr>
        <w:t>[</w:t>
      </w:r>
      <w:hyperlink w:anchor="_ENREF_24" w:tooltip="Gray, 2010 #45" w:history="1">
        <w:r w:rsidR="00B20136" w:rsidRPr="008E0394">
          <w:rPr>
            <w:noProof/>
            <w:lang w:eastAsia="zh-CN"/>
          </w:rPr>
          <w:t>24</w:t>
        </w:r>
      </w:hyperlink>
      <w:r w:rsidR="00B20136" w:rsidRPr="008E0394">
        <w:rPr>
          <w:noProof/>
          <w:lang w:eastAsia="zh-CN"/>
        </w:rPr>
        <w:t>]</w:t>
      </w:r>
      <w:r w:rsidR="00D47927" w:rsidRPr="008E0394">
        <w:rPr>
          <w:lang w:eastAsia="zh-CN"/>
        </w:rPr>
        <w:fldChar w:fldCharType="end"/>
      </w:r>
      <w:r w:rsidR="00D47927" w:rsidRPr="008E0394">
        <w:rPr>
          <w:lang w:eastAsia="zh-CN"/>
        </w:rPr>
        <w:t xml:space="preserve">) </w:t>
      </w:r>
      <w:r w:rsidR="00653E23" w:rsidRPr="008E0394">
        <w:rPr>
          <w:lang w:eastAsia="zh-CN"/>
        </w:rPr>
        <w:t>were</w:t>
      </w:r>
      <w:r w:rsidR="00E65D07" w:rsidRPr="008E0394">
        <w:rPr>
          <w:lang w:eastAsia="zh-CN"/>
        </w:rPr>
        <w:t xml:space="preserve"> used to identify which participants had previously been diagnosed with cancer. </w:t>
      </w:r>
    </w:p>
    <w:p w14:paraId="2355D0CC" w14:textId="77777777" w:rsidR="001B3C67" w:rsidRPr="008E0394" w:rsidRDefault="001B3C67" w:rsidP="0096684A">
      <w:pPr>
        <w:pStyle w:val="Heading2"/>
      </w:pPr>
      <w:r w:rsidRPr="008E0394">
        <w:t>Sample</w:t>
      </w:r>
    </w:p>
    <w:p w14:paraId="2E37F20F" w14:textId="51048842" w:rsidR="00653E23" w:rsidRPr="008E0394" w:rsidRDefault="006A6BD6" w:rsidP="0096684A">
      <w:pPr>
        <w:rPr>
          <w:lang w:eastAsia="zh-CN"/>
        </w:rPr>
      </w:pPr>
      <w:r w:rsidRPr="008E0394">
        <w:t>The sample was classified in</w:t>
      </w:r>
      <w:r w:rsidR="00283C76" w:rsidRPr="008E0394">
        <w:t>to</w:t>
      </w:r>
      <w:r w:rsidRPr="008E0394">
        <w:t xml:space="preserve"> </w:t>
      </w:r>
      <w:r w:rsidR="004F7DEE" w:rsidRPr="008E0394">
        <w:t xml:space="preserve">a </w:t>
      </w:r>
      <w:r w:rsidRPr="008E0394">
        <w:t xml:space="preserve">breast cancer group or </w:t>
      </w:r>
      <w:r w:rsidR="006D5B87" w:rsidRPr="008E0394">
        <w:t xml:space="preserve">a </w:t>
      </w:r>
      <w:r w:rsidRPr="008E0394">
        <w:t>control group</w:t>
      </w:r>
      <w:r w:rsidR="008B6AA4" w:rsidRPr="008E0394">
        <w:t xml:space="preserve"> without a previous cancer diagnosis</w:t>
      </w:r>
      <w:r w:rsidRPr="008E0394">
        <w:t>. F</w:t>
      </w:r>
      <w:r w:rsidR="00653E23" w:rsidRPr="008E0394">
        <w:t xml:space="preserve">emales aged 18 or over at the time of survey with one linked registration of pre-existing breast cancer were included in the breast cancer group. </w:t>
      </w:r>
      <w:r w:rsidRPr="008E0394">
        <w:t>Females</w:t>
      </w:r>
      <w:r w:rsidR="00653E23" w:rsidRPr="008E0394">
        <w:t xml:space="preserve"> </w:t>
      </w:r>
      <w:r w:rsidRPr="008E0394">
        <w:t xml:space="preserve">aged 18 or over </w:t>
      </w:r>
      <w:r w:rsidR="00653E23" w:rsidRPr="008E0394">
        <w:t>with</w:t>
      </w:r>
      <w:r w:rsidR="00195AD7" w:rsidRPr="008E0394">
        <w:t>out any type of</w:t>
      </w:r>
      <w:r w:rsidR="00653E23" w:rsidRPr="008E0394">
        <w:t xml:space="preserve"> cancer according to the linked data</w:t>
      </w:r>
      <w:r w:rsidRPr="008E0394">
        <w:t xml:space="preserve"> were included in the </w:t>
      </w:r>
      <w:r w:rsidR="008B6AA4" w:rsidRPr="008E0394">
        <w:t xml:space="preserve">no cancer </w:t>
      </w:r>
      <w:r w:rsidRPr="008E0394">
        <w:t>control group</w:t>
      </w:r>
      <w:r w:rsidR="00653E23" w:rsidRPr="008E0394">
        <w:t>. This resulted in a total sample of 12,255 women</w:t>
      </w:r>
      <w:r w:rsidRPr="008E0394">
        <w:t xml:space="preserve">, with 295 women in the breast cancer group, and 11,960 women in the </w:t>
      </w:r>
      <w:r w:rsidR="008B6AA4" w:rsidRPr="008E0394">
        <w:t xml:space="preserve">no cancer </w:t>
      </w:r>
      <w:r w:rsidRPr="008E0394">
        <w:t>control group</w:t>
      </w:r>
      <w:r w:rsidR="00653E23" w:rsidRPr="008E0394">
        <w:t xml:space="preserve"> (see Figure 1).</w:t>
      </w:r>
    </w:p>
    <w:p w14:paraId="334DFC05" w14:textId="77777777" w:rsidR="001B3C67" w:rsidRPr="008E0394" w:rsidRDefault="001B3C67" w:rsidP="0096684A">
      <w:pPr>
        <w:pStyle w:val="Heading2"/>
      </w:pPr>
      <w:r w:rsidRPr="008E0394">
        <w:t>Measures</w:t>
      </w:r>
    </w:p>
    <w:p w14:paraId="51CA2C19" w14:textId="5D1AB4C0" w:rsidR="00F9060A" w:rsidRPr="008E0394" w:rsidRDefault="00367D45" w:rsidP="0096684A">
      <w:pPr>
        <w:rPr>
          <w:lang w:eastAsia="zh-CN"/>
        </w:rPr>
      </w:pPr>
      <w:r w:rsidRPr="008E0394">
        <w:t>Ge</w:t>
      </w:r>
      <w:r w:rsidR="00F9060A" w:rsidRPr="008E0394">
        <w:t xml:space="preserve">neral health was measured by an item that asked participants </w:t>
      </w:r>
      <w:r w:rsidR="00F9060A" w:rsidRPr="008E0394">
        <w:rPr>
          <w:lang w:eastAsia="zh-CN"/>
        </w:rPr>
        <w:t xml:space="preserve">to rate their health on a five-point scale from “very good” to “very bad”. Higher scores indicated poorer levels of general health. </w:t>
      </w:r>
      <w:r w:rsidR="000520CA" w:rsidRPr="008E0394">
        <w:rPr>
          <w:lang w:eastAsia="zh-CN"/>
        </w:rPr>
        <w:t xml:space="preserve">Self-rated health has been demonstrated to provide a valid measure of general health, for example being strongly associated with mortality </w:t>
      </w:r>
      <w:r w:rsidR="006D5B87" w:rsidRPr="008E0394">
        <w:rPr>
          <w:lang w:eastAsia="zh-CN"/>
        </w:rPr>
        <w:fldChar w:fldCharType="begin"/>
      </w:r>
      <w:r w:rsidR="00B20136" w:rsidRPr="008E0394">
        <w:rPr>
          <w:lang w:eastAsia="zh-CN"/>
        </w:rPr>
        <w:instrText xml:space="preserve"> ADDIN EN.CITE &lt;EndNote&gt;&lt;Cite&gt;&lt;Author&gt;Idler&lt;/Author&gt;&lt;Year&gt;1997&lt;/Year&gt;&lt;RecNum&gt;3404&lt;/RecNum&gt;&lt;DisplayText&gt;[25]&lt;/DisplayText&gt;&lt;record&gt;&lt;rec-number&gt;3404&lt;/rec-number&gt;&lt;foreign-keys&gt;&lt;key app="EN" db-id="5dtp00pv7ft2rzewex85w0fdzewxwaf5ztrf" timestamp="1423360981"&gt;3404&lt;/key&gt;&lt;/foreign-keys&gt;&lt;ref-type name="Journal Article"&gt;17&lt;/ref-type&gt;&lt;contributors&gt;&lt;authors&gt;&lt;author&gt;Idler, Ellen L&lt;/author&gt;&lt;author&gt;Benyamini, Yael&lt;/author&gt;&lt;/authors&gt;&lt;/contributors&gt;&lt;titles&gt;&lt;title&gt;Self-rated health and mortality: a review of twenty-seven community studies&lt;/title&gt;&lt;secondary-title&gt;Journal of health and social behavior&lt;/secondary-title&gt;&lt;/titles&gt;&lt;periodical&gt;&lt;full-title&gt;Journal of Health and Social Behavior&lt;/full-title&gt;&lt;abbr-1&gt;J. Health Soc. Behav.&lt;/abbr-1&gt;&lt;abbr-2&gt;J Health Soc Behav&lt;/abbr-2&gt;&lt;abbr-3&gt;Journal of Health &amp;amp; Social Behavior&lt;/abbr-3&gt;&lt;/periodical&gt;&lt;pages&gt;21-37&lt;/pages&gt;&lt;dates&gt;&lt;year&gt;1997&lt;/year&gt;&lt;/dates&gt;&lt;isbn&gt;0022-1465&lt;/isbn&gt;&lt;urls&gt;&lt;/urls&gt;&lt;/record&gt;&lt;/Cite&gt;&lt;/EndNote&gt;</w:instrText>
      </w:r>
      <w:r w:rsidR="006D5B87" w:rsidRPr="008E0394">
        <w:rPr>
          <w:lang w:eastAsia="zh-CN"/>
        </w:rPr>
        <w:fldChar w:fldCharType="separate"/>
      </w:r>
      <w:r w:rsidR="00B20136" w:rsidRPr="008E0394">
        <w:rPr>
          <w:noProof/>
          <w:lang w:eastAsia="zh-CN"/>
        </w:rPr>
        <w:t>[</w:t>
      </w:r>
      <w:hyperlink w:anchor="_ENREF_25" w:tooltip="Idler, 1997 #3404" w:history="1">
        <w:r w:rsidR="00B20136" w:rsidRPr="008E0394">
          <w:rPr>
            <w:noProof/>
            <w:lang w:eastAsia="zh-CN"/>
          </w:rPr>
          <w:t>25</w:t>
        </w:r>
      </w:hyperlink>
      <w:r w:rsidR="00B20136" w:rsidRPr="008E0394">
        <w:rPr>
          <w:noProof/>
          <w:lang w:eastAsia="zh-CN"/>
        </w:rPr>
        <w:t>]</w:t>
      </w:r>
      <w:r w:rsidR="006D5B87" w:rsidRPr="008E0394">
        <w:rPr>
          <w:lang w:eastAsia="zh-CN"/>
        </w:rPr>
        <w:fldChar w:fldCharType="end"/>
      </w:r>
      <w:r w:rsidR="006D5B87" w:rsidRPr="008E0394">
        <w:rPr>
          <w:lang w:eastAsia="zh-CN"/>
        </w:rPr>
        <w:t>.</w:t>
      </w:r>
    </w:p>
    <w:p w14:paraId="3450931C" w14:textId="77777777" w:rsidR="006D5B87" w:rsidRPr="008E0394" w:rsidRDefault="006D5B87" w:rsidP="0096684A"/>
    <w:p w14:paraId="540AA495" w14:textId="01750B4C" w:rsidR="00F9060A" w:rsidRPr="008E0394" w:rsidRDefault="00F9060A" w:rsidP="0096684A">
      <w:r w:rsidRPr="008E0394">
        <w:t>Optimism was measured by an item that asked participants how much they ha</w:t>
      </w:r>
      <w:r w:rsidR="00275919" w:rsidRPr="008E0394">
        <w:t>d</w:t>
      </w:r>
      <w:r w:rsidRPr="008E0394">
        <w:t xml:space="preserve"> been feeling optimistic about the future</w:t>
      </w:r>
      <w:r w:rsidR="00195AD7" w:rsidRPr="008E0394">
        <w:t xml:space="preserve"> in the last two weeks</w:t>
      </w:r>
      <w:r w:rsidRPr="008E0394">
        <w:t xml:space="preserve">. </w:t>
      </w:r>
      <w:r w:rsidRPr="008E0394">
        <w:rPr>
          <w:lang w:eastAsia="zh-CN"/>
        </w:rPr>
        <w:t xml:space="preserve">Responses were made </w:t>
      </w:r>
      <w:r w:rsidRPr="008E0394">
        <w:t>on a five-point Likert scale from “none of the time” to “all of the time”. Higher scores indicated higher levels of optimism</w:t>
      </w:r>
      <w:r w:rsidR="00342EC7" w:rsidRPr="008E0394">
        <w:t xml:space="preserve"> </w:t>
      </w:r>
      <w:r w:rsidR="00342EC7" w:rsidRPr="008E0394">
        <w:fldChar w:fldCharType="begin">
          <w:fldData xml:space="preserve">PEVuZE5vdGU+PENpdGU+PEF1dGhvcj5UZW5uYW50PC9BdXRob3I+PFllYXI+MjAwNzwvWWVhcj48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</w:fldData>
        </w:fldChar>
      </w:r>
      <w:r w:rsidR="00B20136" w:rsidRPr="008E0394">
        <w:instrText xml:space="preserve"> ADDIN EN.CITE </w:instrText>
      </w:r>
      <w:r w:rsidR="00B20136" w:rsidRPr="008E0394">
        <w:fldChar w:fldCharType="begin">
          <w:fldData xml:space="preserve">PEVuZE5vdGU+PENpdGU+PEF1dGhvcj5UZW5uYW50PC9BdXRob3I+PFllYXI+MjAwNzwvWWVhcj48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</w:fldData>
        </w:fldChar>
      </w:r>
      <w:r w:rsidR="00B20136" w:rsidRPr="008E0394">
        <w:instrText xml:space="preserve"> ADDIN EN.CITE.DATA </w:instrText>
      </w:r>
      <w:r w:rsidR="00B20136" w:rsidRPr="008E0394">
        <w:fldChar w:fldCharType="end"/>
      </w:r>
      <w:r w:rsidR="00342EC7" w:rsidRPr="008E0394">
        <w:fldChar w:fldCharType="separate"/>
      </w:r>
      <w:r w:rsidR="00B20136" w:rsidRPr="008E0394">
        <w:rPr>
          <w:noProof/>
        </w:rPr>
        <w:t>[</w:t>
      </w:r>
      <w:hyperlink w:anchor="_ENREF_26" w:tooltip="Tennant, 2007 #3292" w:history="1">
        <w:r w:rsidR="00B20136" w:rsidRPr="008E0394">
          <w:rPr>
            <w:noProof/>
          </w:rPr>
          <w:t>26</w:t>
        </w:r>
      </w:hyperlink>
      <w:r w:rsidR="00B20136" w:rsidRPr="008E0394">
        <w:rPr>
          <w:noProof/>
        </w:rPr>
        <w:t>]</w:t>
      </w:r>
      <w:r w:rsidR="00342EC7" w:rsidRPr="008E0394">
        <w:fldChar w:fldCharType="end"/>
      </w:r>
      <w:r w:rsidRPr="008E0394">
        <w:t>.</w:t>
      </w:r>
    </w:p>
    <w:p w14:paraId="44016817" w14:textId="77777777" w:rsidR="00342EC7" w:rsidRPr="008E0394" w:rsidRDefault="00342EC7" w:rsidP="0096684A"/>
    <w:p w14:paraId="3758B861" w14:textId="497313C6" w:rsidR="001B3C67" w:rsidRPr="008E0394" w:rsidRDefault="002E12FE" w:rsidP="0096684A">
      <w:r w:rsidRPr="008E0394">
        <w:t xml:space="preserve">The outcome variable was psychological </w:t>
      </w:r>
      <w:r w:rsidR="00E14603" w:rsidRPr="008E0394">
        <w:t>distress</w:t>
      </w:r>
      <w:r w:rsidRPr="008E0394">
        <w:t xml:space="preserve">. </w:t>
      </w:r>
      <w:r w:rsidR="00E601F2" w:rsidRPr="008E0394">
        <w:t xml:space="preserve">Symptoms of psychological distress </w:t>
      </w:r>
      <w:r w:rsidR="00F9060A" w:rsidRPr="008E0394">
        <w:t>were</w:t>
      </w:r>
      <w:r w:rsidR="00E601F2" w:rsidRPr="008E0394">
        <w:t xml:space="preserve"> measured using the Gen</w:t>
      </w:r>
      <w:r w:rsidR="00F9060A" w:rsidRPr="008E0394">
        <w:t>eral Health Questionnaire (GHQ)</w:t>
      </w:r>
      <w:r w:rsidR="00804871" w:rsidRPr="008E0394">
        <w:t xml:space="preserve"> </w:t>
      </w:r>
      <w:r w:rsidR="00804871" w:rsidRPr="008E0394">
        <w:fldChar w:fldCharType="begin"/>
      </w:r>
      <w:r w:rsidR="00B20136" w:rsidRPr="008E0394">
        <w:instrText xml:space="preserve"> ADDIN EN.CITE &lt;EndNote&gt;&lt;Cite&gt;&lt;Author&gt;Goldberg&lt;/Author&gt;&lt;Year&gt;2000&lt;/Year&gt;&lt;RecNum&gt;39&lt;/RecNum&gt;&lt;DisplayText&gt;[27]&lt;/DisplayText&gt;&lt;record&gt;&lt;rec-number&gt;39&lt;/rec-number&gt;&lt;foreign-keys&gt;&lt;key app="EN" db-id="z0dr2e0ptvfwf1ezwf65zf9r5a2p0wr9se90"&gt;39&lt;/key&gt;&lt;/foreign-keys&gt;&lt;ref-type name="Journal Article"&gt;17&lt;/ref-type&gt;&lt;contributors&gt;&lt;authors&gt;&lt;author&gt;Goldberg, David&lt;/author&gt;&lt;author&gt;Williams, Paul&lt;/author&gt;&lt;/authors&gt;&lt;/contributors&gt;&lt;titles&gt;&lt;title&gt;General health questionnaire (GHQ)&lt;/title&gt;&lt;secondary-title&gt;Swindon, Wiltshire, UK: nferNelson&lt;/secondary-title&gt;&lt;/titles&gt;&lt;periodical&gt;&lt;full-title&gt;Swindon, Wiltshire, UK: nferNelson&lt;/full-title&gt;&lt;/periodical&gt;&lt;dates&gt;&lt;year&gt;2000&lt;/year&gt;&lt;/dates&gt;&lt;urls&gt;&lt;/urls&gt;&lt;/record&gt;&lt;/Cite&gt;&lt;/EndNote&gt;</w:instrText>
      </w:r>
      <w:r w:rsidR="00804871" w:rsidRPr="008E0394">
        <w:fldChar w:fldCharType="separate"/>
      </w:r>
      <w:r w:rsidR="00B20136" w:rsidRPr="008E0394">
        <w:rPr>
          <w:noProof/>
        </w:rPr>
        <w:t>[</w:t>
      </w:r>
      <w:hyperlink w:anchor="_ENREF_27" w:tooltip="Goldberg, 2000 #39" w:history="1">
        <w:r w:rsidR="00B20136" w:rsidRPr="008E0394">
          <w:rPr>
            <w:noProof/>
          </w:rPr>
          <w:t>27</w:t>
        </w:r>
      </w:hyperlink>
      <w:r w:rsidR="00B20136" w:rsidRPr="008E0394">
        <w:rPr>
          <w:noProof/>
        </w:rPr>
        <w:t>]</w:t>
      </w:r>
      <w:r w:rsidR="00804871" w:rsidRPr="008E0394">
        <w:fldChar w:fldCharType="end"/>
      </w:r>
      <w:r w:rsidR="00F9060A" w:rsidRPr="008E0394">
        <w:t xml:space="preserve">. </w:t>
      </w:r>
      <w:r w:rsidR="00804871" w:rsidRPr="008E0394">
        <w:t xml:space="preserve">The GHQ is a 12-item scale that measures psychological </w:t>
      </w:r>
      <w:r w:rsidR="00F27F79" w:rsidRPr="008E0394">
        <w:t>well-being</w:t>
      </w:r>
      <w:r w:rsidR="00804871" w:rsidRPr="008E0394">
        <w:t xml:space="preserve"> </w:t>
      </w:r>
      <w:r w:rsidR="00037A87" w:rsidRPr="008E0394">
        <w:t xml:space="preserve">using </w:t>
      </w:r>
      <w:r w:rsidR="00804871" w:rsidRPr="008E0394">
        <w:t xml:space="preserve">a </w:t>
      </w:r>
      <w:r w:rsidR="00342EC7" w:rsidRPr="008E0394">
        <w:t>“</w:t>
      </w:r>
      <w:r w:rsidR="00804871" w:rsidRPr="008E0394">
        <w:t>yes</w:t>
      </w:r>
      <w:r w:rsidR="00342EC7" w:rsidRPr="008E0394">
        <w:t>”</w:t>
      </w:r>
      <w:r w:rsidR="00804871" w:rsidRPr="008E0394">
        <w:t xml:space="preserve"> or </w:t>
      </w:r>
      <w:r w:rsidR="00342EC7" w:rsidRPr="008E0394">
        <w:t>“</w:t>
      </w:r>
      <w:r w:rsidR="00804871" w:rsidRPr="008E0394">
        <w:t>no</w:t>
      </w:r>
      <w:r w:rsidR="00342EC7" w:rsidRPr="008E0394">
        <w:t>”</w:t>
      </w:r>
      <w:r w:rsidR="00804871" w:rsidRPr="008E0394">
        <w:t xml:space="preserve"> response. </w:t>
      </w:r>
      <w:r w:rsidR="00195AD7" w:rsidRPr="008E0394">
        <w:t xml:space="preserve">Participants were asked to rate their health in general over the past few weeks. </w:t>
      </w:r>
      <w:r w:rsidR="00804871" w:rsidRPr="008E0394">
        <w:t xml:space="preserve">An example item is “Feeling unhappy and depressed”. </w:t>
      </w:r>
      <w:r w:rsidR="00421681" w:rsidRPr="008E0394">
        <w:t>C</w:t>
      </w:r>
      <w:r w:rsidR="00342EC7" w:rsidRPr="008E0394">
        <w:t xml:space="preserve">onsistent with previous research </w:t>
      </w:r>
      <w:r w:rsidR="00342EC7" w:rsidRPr="008E0394">
        <w:fldChar w:fldCharType="begin"/>
      </w:r>
      <w:r w:rsidR="00B20136" w:rsidRPr="008E0394">
        <w:instrText xml:space="preserve"> ADDIN EN.CITE &lt;EndNote&gt;&lt;Cite&gt;&lt;Author&gt;Evans&lt;/Author&gt;&lt;Year&gt;2011&lt;/Year&gt;&lt;RecNum&gt;3007&lt;/RecNum&gt;&lt;DisplayText&gt;[28]&lt;/DisplayText&gt;&lt;record&gt;&lt;rec-number&gt;3007&lt;/rec-number&gt;&lt;foreign-keys&gt;&lt;key app="EN" db-id="5dtp00pv7ft2rzewex85w0fdzewxwaf5ztrf" timestamp="1357782529"&gt;3007&lt;/key&gt;&lt;/foreign-keys&gt;&lt;ref-type name="Journal Article"&gt;17&lt;/ref-type&gt;&lt;contributors&gt;&lt;authors&gt;&lt;author&gt;Evans, J M &lt;/author&gt;&lt;author&gt;Atherton, I A&lt;/author&gt;&lt;author&gt;Dibben, C&lt;/author&gt;&lt;author&gt;Hubbard, G&lt;/author&gt;&lt;/authors&gt;&lt;/contributors&gt;&lt;titles&gt;&lt;title&gt;The health and well-being of people with a previous diagnosis of cancer: A record-linkage study in Scotland&lt;/title&gt;&lt;secondary-title&gt;Journal of Public Health and Epidemiology&lt;/secondary-title&gt;&lt;/titles&gt;&lt;pages&gt;429-432&lt;/pages&gt;&lt;volume&gt;3&lt;/volume&gt;&lt;number&gt;10&lt;/number&gt;&lt;dates&gt;&lt;year&gt;2011&lt;/year&gt;&lt;/dates&gt;&lt;urls&gt;&lt;related-urls&gt;&lt;url&gt;http://www.academicjournals.org/jphe/abstracts/abstracts/abstracts2011/14Oct/Evans%20%20et%20al.htm&lt;/url&gt;&lt;/related-urls&gt;&lt;/urls&gt;&lt;/record&gt;&lt;/Cite&gt;&lt;/EndNote&gt;</w:instrText>
      </w:r>
      <w:r w:rsidR="00342EC7" w:rsidRPr="008E0394">
        <w:fldChar w:fldCharType="separate"/>
      </w:r>
      <w:r w:rsidR="00B20136" w:rsidRPr="008E0394">
        <w:rPr>
          <w:noProof/>
        </w:rPr>
        <w:t>[</w:t>
      </w:r>
      <w:hyperlink w:anchor="_ENREF_28" w:tooltip="Evans, 2011 #3007" w:history="1">
        <w:r w:rsidR="00B20136" w:rsidRPr="008E0394">
          <w:rPr>
            <w:noProof/>
          </w:rPr>
          <w:t>28</w:t>
        </w:r>
      </w:hyperlink>
      <w:r w:rsidR="00B20136" w:rsidRPr="008E0394">
        <w:rPr>
          <w:noProof/>
        </w:rPr>
        <w:t>]</w:t>
      </w:r>
      <w:r w:rsidR="00342EC7" w:rsidRPr="008E0394">
        <w:fldChar w:fldCharType="end"/>
      </w:r>
      <w:r w:rsidR="00342EC7" w:rsidRPr="008E0394">
        <w:t>, a</w:t>
      </w:r>
      <w:r w:rsidR="00E601F2" w:rsidRPr="008E0394">
        <w:t xml:space="preserve"> cut-off </w:t>
      </w:r>
      <w:r w:rsidR="00F9060A" w:rsidRPr="008E0394">
        <w:t xml:space="preserve">of four or more symptoms </w:t>
      </w:r>
      <w:r w:rsidR="00804871" w:rsidRPr="008E0394">
        <w:t xml:space="preserve">were </w:t>
      </w:r>
      <w:r w:rsidR="00F9060A" w:rsidRPr="008E0394">
        <w:t>categorised as</w:t>
      </w:r>
      <w:r w:rsidR="00E601F2" w:rsidRPr="008E0394">
        <w:t xml:space="preserve"> psychological distress</w:t>
      </w:r>
      <w:r w:rsidR="00F9060A" w:rsidRPr="008E0394">
        <w:t>ed</w:t>
      </w:r>
      <w:r w:rsidR="00E601F2" w:rsidRPr="008E0394">
        <w:t>.</w:t>
      </w:r>
    </w:p>
    <w:p w14:paraId="627EC7E4" w14:textId="77777777" w:rsidR="00342EC7" w:rsidRPr="008E0394" w:rsidRDefault="00342EC7" w:rsidP="0096684A"/>
    <w:p w14:paraId="61A62951" w14:textId="16A0AE73" w:rsidR="001B3C67" w:rsidRPr="008E0394" w:rsidRDefault="001B3C67" w:rsidP="0096684A">
      <w:r w:rsidRPr="008E0394">
        <w:t>Control variables</w:t>
      </w:r>
      <w:r w:rsidR="00693556" w:rsidRPr="008E0394">
        <w:t xml:space="preserve"> included the following: age at survey</w:t>
      </w:r>
      <w:r w:rsidR="00DE29EB" w:rsidRPr="008E0394">
        <w:t>,</w:t>
      </w:r>
      <w:r w:rsidR="00693556" w:rsidRPr="008E0394">
        <w:t xml:space="preserve"> year</w:t>
      </w:r>
      <w:r w:rsidR="0016517D" w:rsidRPr="008E0394">
        <w:t>s</w:t>
      </w:r>
      <w:r w:rsidR="00693556" w:rsidRPr="008E0394">
        <w:t xml:space="preserve"> since breast cancer diagnosis</w:t>
      </w:r>
      <w:r w:rsidR="00195AD7" w:rsidRPr="008E0394">
        <w:t xml:space="preserve"> in the breast cancer group (1</w:t>
      </w:r>
      <w:r w:rsidR="00072939" w:rsidRPr="008E0394">
        <w:t xml:space="preserve"> </w:t>
      </w:r>
      <w:r w:rsidR="00195AD7" w:rsidRPr="008E0394">
        <w:t>to 4 years ago, 5 to 10 years ago, &gt;10 years ago)</w:t>
      </w:r>
      <w:r w:rsidR="00693556" w:rsidRPr="008E0394">
        <w:t xml:space="preserve">, survey year, </w:t>
      </w:r>
      <w:r w:rsidR="0016517D" w:rsidRPr="008E0394">
        <w:t>socio-economic status (</w:t>
      </w:r>
      <w:r w:rsidR="00BF2770" w:rsidRPr="008E0394">
        <w:t>National Statistics Socioeconomic Classification</w:t>
      </w:r>
      <w:r w:rsidR="00195AD7" w:rsidRPr="008E0394">
        <w:t xml:space="preserve"> </w:t>
      </w:r>
      <w:r w:rsidR="00342EC7" w:rsidRPr="008E0394">
        <w:t>[</w:t>
      </w:r>
      <w:r w:rsidR="00195AD7" w:rsidRPr="008E0394">
        <w:t>NS-SEC</w:t>
      </w:r>
      <w:r w:rsidR="00342EC7" w:rsidRPr="008E0394">
        <w:t>]</w:t>
      </w:r>
      <w:r w:rsidR="0016517D" w:rsidRPr="008E0394">
        <w:t xml:space="preserve"> which classifies people by occupations groups from </w:t>
      </w:r>
      <w:r w:rsidR="007706DF" w:rsidRPr="008E0394">
        <w:t>managerial and professional, intermediate, routine and manual</w:t>
      </w:r>
      <w:r w:rsidR="00195AD7" w:rsidRPr="008E0394">
        <w:t>)</w:t>
      </w:r>
      <w:r w:rsidR="00BF2770" w:rsidRPr="008E0394">
        <w:t xml:space="preserve"> </w:t>
      </w:r>
      <w:r w:rsidR="00BF2770" w:rsidRPr="008E0394">
        <w:fldChar w:fldCharType="begin"/>
      </w:r>
      <w:r w:rsidR="00B20136" w:rsidRPr="008E0394">
        <w:instrText xml:space="preserve"> ADDIN EN.CITE &lt;EndNote&gt;&lt;Cite&gt;&lt;Author&gt;Office for National Statistics&lt;/Author&gt;&lt;Year&gt;2005&lt;/Year&gt;&lt;RecNum&gt;41&lt;/RecNum&gt;&lt;DisplayText&gt;[29]&lt;/DisplayText&gt;&lt;record&gt;&lt;rec-number&gt;41&lt;/rec-number&gt;&lt;foreign-keys&gt;&lt;key app="EN" db-id="z0dr2e0ptvfwf1ezwf65zf9r5a2p0wr9se90"&gt;41&lt;/key&gt;&lt;/foreign-keys&gt;&lt;ref-type name="Book"&gt;6&lt;/ref-type&gt;&lt;contributors&gt;&lt;authors&gt;&lt;author&gt;Office for National Statistics,&lt;/author&gt;&lt;/authors&gt;&lt;/contributors&gt;&lt;titles&gt;&lt;title&gt;The National Statistics socioeconomic classification user manual&lt;/title&gt;&lt;/titles&gt;&lt;dates&gt;&lt;year&gt;2005&lt;/year&gt;&lt;/dates&gt;&lt;pub-location&gt;Palgrave MacMillan&lt;/pub-location&gt;&lt;publisher&gt;Basingstoke&lt;/publisher&gt;&lt;urls&gt;&lt;/urls&gt;&lt;/record&gt;&lt;/Cite&gt;&lt;/EndNote&gt;</w:instrText>
      </w:r>
      <w:r w:rsidR="00BF2770" w:rsidRPr="008E0394">
        <w:fldChar w:fldCharType="separate"/>
      </w:r>
      <w:r w:rsidR="00B20136" w:rsidRPr="008E0394">
        <w:rPr>
          <w:noProof/>
        </w:rPr>
        <w:t>[</w:t>
      </w:r>
      <w:hyperlink w:anchor="_ENREF_29" w:tooltip="Office for National Statistics, 2005 #41" w:history="1">
        <w:r w:rsidR="00B20136" w:rsidRPr="008E0394">
          <w:rPr>
            <w:noProof/>
          </w:rPr>
          <w:t>29</w:t>
        </w:r>
      </w:hyperlink>
      <w:r w:rsidR="00B20136" w:rsidRPr="008E0394">
        <w:rPr>
          <w:noProof/>
        </w:rPr>
        <w:t>]</w:t>
      </w:r>
      <w:r w:rsidR="00BF2770" w:rsidRPr="008E0394">
        <w:fldChar w:fldCharType="end"/>
      </w:r>
      <w:r w:rsidR="00693556" w:rsidRPr="008E0394">
        <w:t>, highest level of education (no formal qualification, high school or certificate or diploma, university degree or above), marital status (no</w:t>
      </w:r>
      <w:r w:rsidR="00DE29EB" w:rsidRPr="008E0394">
        <w:t>t</w:t>
      </w:r>
      <w:r w:rsidR="00693556" w:rsidRPr="008E0394">
        <w:t xml:space="preserve"> partnered, partnered), body mass index (underweight or normal, overweight, obese), smoking status (</w:t>
      </w:r>
      <w:r w:rsidR="002E12FE" w:rsidRPr="008E0394">
        <w:t>current smoker</w:t>
      </w:r>
      <w:r w:rsidR="00693556" w:rsidRPr="008E0394">
        <w:t xml:space="preserve">, ex-smoker, never smoked), alcohol consumption (drinker, non-drinker). </w:t>
      </w:r>
      <w:r w:rsidR="001A1C0E" w:rsidRPr="008E0394">
        <w:t xml:space="preserve">These variables were included in the study because </w:t>
      </w:r>
      <w:r w:rsidR="0046385F" w:rsidRPr="008E0394">
        <w:t xml:space="preserve">each has been associated with the outcome variable psychological distress </w:t>
      </w:r>
      <w:r w:rsidR="00654EBD" w:rsidRPr="008E0394">
        <w:fldChar w:fldCharType="begin">
          <w:fldData xml:space="preserve">PEVuZE5vdGU+PENpdGU+PEF1dGhvcj5MZXVuZzwvQXV0aG9yPjxZZWFyPjIwMTI8L1llYXI+PFJl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</w:fldData>
        </w:fldChar>
      </w:r>
      <w:r w:rsidR="00B20136" w:rsidRPr="008E0394">
        <w:instrText xml:space="preserve"> ADDIN EN.CITE </w:instrText>
      </w:r>
      <w:r w:rsidR="00B20136" w:rsidRPr="008E0394">
        <w:fldChar w:fldCharType="begin">
          <w:fldData xml:space="preserve">PEVuZE5vdGU+PENpdGU+PEF1dGhvcj5MZXVuZzwvQXV0aG9yPjxZZWFyPjIwMTI8L1llYXI+PFJl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</w:fldData>
        </w:fldChar>
      </w:r>
      <w:r w:rsidR="00B20136" w:rsidRPr="008E0394">
        <w:instrText xml:space="preserve"> ADDIN EN.CITE.DATA </w:instrText>
      </w:r>
      <w:r w:rsidR="00B20136" w:rsidRPr="008E0394">
        <w:fldChar w:fldCharType="end"/>
      </w:r>
      <w:r w:rsidR="00654EBD" w:rsidRPr="008E0394">
        <w:fldChar w:fldCharType="separate"/>
      </w:r>
      <w:r w:rsidR="00B20136" w:rsidRPr="008E0394">
        <w:rPr>
          <w:noProof/>
        </w:rPr>
        <w:t>[</w:t>
      </w:r>
      <w:hyperlink w:anchor="_ENREF_21" w:tooltip="Andritsch, 2007 #3408" w:history="1">
        <w:r w:rsidR="00B20136" w:rsidRPr="008E0394">
          <w:rPr>
            <w:noProof/>
          </w:rPr>
          <w:t>21</w:t>
        </w:r>
      </w:hyperlink>
      <w:r w:rsidR="00B20136" w:rsidRPr="008E0394">
        <w:rPr>
          <w:noProof/>
        </w:rPr>
        <w:t xml:space="preserve">, </w:t>
      </w:r>
      <w:hyperlink w:anchor="_ENREF_28" w:tooltip="Evans, 2011 #3007" w:history="1">
        <w:r w:rsidR="00B20136" w:rsidRPr="008E0394">
          <w:rPr>
            <w:noProof/>
          </w:rPr>
          <w:t>28</w:t>
        </w:r>
      </w:hyperlink>
      <w:r w:rsidR="00B20136" w:rsidRPr="008E0394">
        <w:rPr>
          <w:noProof/>
        </w:rPr>
        <w:t xml:space="preserve">, </w:t>
      </w:r>
      <w:hyperlink w:anchor="_ENREF_30" w:tooltip="Leung, 2012 #3405" w:history="1">
        <w:r w:rsidR="00B20136" w:rsidRPr="008E0394">
          <w:rPr>
            <w:noProof/>
          </w:rPr>
          <w:t>30-33</w:t>
        </w:r>
      </w:hyperlink>
      <w:r w:rsidR="00B20136" w:rsidRPr="008E0394">
        <w:rPr>
          <w:noProof/>
        </w:rPr>
        <w:t>]</w:t>
      </w:r>
      <w:r w:rsidR="00654EBD" w:rsidRPr="008E0394">
        <w:fldChar w:fldCharType="end"/>
      </w:r>
      <w:r w:rsidR="00654EBD" w:rsidRPr="008E0394">
        <w:t>.</w:t>
      </w:r>
    </w:p>
    <w:p w14:paraId="3FE5CA20" w14:textId="77777777" w:rsidR="007C07E5" w:rsidRPr="008E0394" w:rsidRDefault="007C07E5" w:rsidP="0096684A"/>
    <w:p w14:paraId="3E8BFE97" w14:textId="77777777" w:rsidR="001B3C67" w:rsidRPr="008E0394" w:rsidRDefault="001B3C67" w:rsidP="0096684A">
      <w:pPr>
        <w:pStyle w:val="Heading2"/>
      </w:pPr>
      <w:r w:rsidRPr="008E0394">
        <w:t>Statistical analysis</w:t>
      </w:r>
    </w:p>
    <w:p w14:paraId="3C0FA4D9" w14:textId="77777777" w:rsidR="001E7E55" w:rsidRPr="008E0394" w:rsidRDefault="00DE29EB" w:rsidP="0096684A">
      <w:r w:rsidRPr="008E0394">
        <w:t xml:space="preserve">Sample characteristics were compared between the </w:t>
      </w:r>
      <w:r w:rsidR="00D31031" w:rsidRPr="008E0394">
        <w:t xml:space="preserve">no cancer </w:t>
      </w:r>
      <w:r w:rsidRPr="008E0394">
        <w:t xml:space="preserve">control group and breast cancer group. Means were estimated for age, optimism, and poor general health. Percentages were estimated for socio-economic status, education, marital status, body mass index, smoking status, alcohol consumption, and psychological distress. The 95% Confidence intervals (95%CI) were reported. </w:t>
      </w:r>
    </w:p>
    <w:p w14:paraId="43738A60" w14:textId="77777777" w:rsidR="001E7E55" w:rsidRPr="008E0394" w:rsidRDefault="001E7E55" w:rsidP="0096684A"/>
    <w:p w14:paraId="1520E5DA" w14:textId="1AB624EF" w:rsidR="002E12FE" w:rsidRPr="008E0394" w:rsidRDefault="00E57109" w:rsidP="0096684A">
      <w:r w:rsidRPr="008E0394">
        <w:t>Spearman’s c</w:t>
      </w:r>
      <w:r w:rsidR="00693556" w:rsidRPr="008E0394">
        <w:t xml:space="preserve">orrelation analyses were conducted to examine the </w:t>
      </w:r>
      <w:r w:rsidR="00DA066D" w:rsidRPr="008E0394">
        <w:t>univariate association</w:t>
      </w:r>
      <w:r w:rsidR="007D5D78" w:rsidRPr="008E0394">
        <w:t xml:space="preserve"> between </w:t>
      </w:r>
      <w:r w:rsidR="00693556" w:rsidRPr="008E0394">
        <w:t>optimism</w:t>
      </w:r>
      <w:r w:rsidR="00DA066D" w:rsidRPr="008E0394">
        <w:t xml:space="preserve">, </w:t>
      </w:r>
      <w:r w:rsidR="009860F6" w:rsidRPr="008E0394">
        <w:t xml:space="preserve">poor </w:t>
      </w:r>
      <w:r w:rsidR="007D5D78" w:rsidRPr="008E0394">
        <w:t>general health</w:t>
      </w:r>
      <w:r w:rsidR="00DA066D" w:rsidRPr="008E0394">
        <w:t>, and psychological distress</w:t>
      </w:r>
      <w:r w:rsidR="00693556" w:rsidRPr="008E0394">
        <w:t xml:space="preserve">. </w:t>
      </w:r>
      <w:r w:rsidR="001E7E55" w:rsidRPr="008E0394">
        <w:t>The correlation between optimism and poor general health was examined for possible inter-correlation</w:t>
      </w:r>
      <w:r w:rsidR="00833A86" w:rsidRPr="008E0394">
        <w:t xml:space="preserve"> issues</w:t>
      </w:r>
      <w:r w:rsidR="001E7E55" w:rsidRPr="008E0394">
        <w:t>. If th</w:t>
      </w:r>
      <w:r w:rsidR="00833A86" w:rsidRPr="008E0394">
        <w:t>e inter-</w:t>
      </w:r>
      <w:r w:rsidR="001E7E55" w:rsidRPr="008E0394">
        <w:t>correlation</w:t>
      </w:r>
      <w:r w:rsidR="00833A86" w:rsidRPr="008E0394">
        <w:t xml:space="preserve"> is</w:t>
      </w:r>
      <w:r w:rsidR="001E7E55" w:rsidRPr="008E0394">
        <w:t xml:space="preserve"> </w:t>
      </w:r>
      <w:r w:rsidR="00833A86" w:rsidRPr="008E0394">
        <w:t>strong, using a cut-off of &gt;</w:t>
      </w:r>
      <w:r w:rsidR="001E7E55" w:rsidRPr="008E0394">
        <w:t>.7</w:t>
      </w:r>
      <w:r w:rsidR="00833A86" w:rsidRPr="008E0394">
        <w:t>5</w:t>
      </w:r>
      <w:r w:rsidR="001E7E55" w:rsidRPr="008E0394">
        <w:t xml:space="preserve">, then it would be deemed </w:t>
      </w:r>
      <w:r w:rsidR="00C30863">
        <w:t>in</w:t>
      </w:r>
      <w:r w:rsidR="001E7E55" w:rsidRPr="008E0394">
        <w:t xml:space="preserve">appropriate for both the variables to be entered into one regression analysis. In addition, the correlation analyses were used to examine the univariate associations between both optimism and poor general health with levels of psychological distress. </w:t>
      </w:r>
    </w:p>
    <w:p w14:paraId="0375DAAE" w14:textId="77777777" w:rsidR="00AA3161" w:rsidRPr="008E0394" w:rsidRDefault="00AA3161" w:rsidP="0096684A"/>
    <w:p w14:paraId="1BB2AB7E" w14:textId="34D81EAA" w:rsidR="001B3C67" w:rsidRPr="008E0394" w:rsidRDefault="00E57109" w:rsidP="0096684A">
      <w:r w:rsidRPr="008E0394">
        <w:t>Binary l</w:t>
      </w:r>
      <w:r w:rsidR="001B3C67" w:rsidRPr="008E0394">
        <w:t>ogistic regression analys</w:t>
      </w:r>
      <w:r w:rsidR="00925B3A" w:rsidRPr="008E0394">
        <w:t>es</w:t>
      </w:r>
      <w:r w:rsidR="001B3C67" w:rsidRPr="008E0394">
        <w:t xml:space="preserve"> w</w:t>
      </w:r>
      <w:r w:rsidR="00925B3A" w:rsidRPr="008E0394">
        <w:t>ere</w:t>
      </w:r>
      <w:r w:rsidR="001B3C67" w:rsidRPr="008E0394">
        <w:t xml:space="preserve"> conducted to examine the effects of optimism</w:t>
      </w:r>
      <w:r w:rsidR="002E12FE" w:rsidRPr="008E0394">
        <w:t xml:space="preserve"> (explanatory)</w:t>
      </w:r>
      <w:r w:rsidR="001B3C67" w:rsidRPr="008E0394">
        <w:t xml:space="preserve"> on </w:t>
      </w:r>
      <w:r w:rsidR="00A20128" w:rsidRPr="008E0394">
        <w:t>psychological distress</w:t>
      </w:r>
      <w:r w:rsidR="002E12FE" w:rsidRPr="008E0394">
        <w:t xml:space="preserve"> (outcome</w:t>
      </w:r>
      <w:r w:rsidR="00AE2CF6" w:rsidRPr="008E0394">
        <w:t>, not distressed as referent category</w:t>
      </w:r>
      <w:r w:rsidR="002E12FE" w:rsidRPr="008E0394">
        <w:t>)</w:t>
      </w:r>
      <w:r w:rsidR="00925B3A" w:rsidRPr="008E0394">
        <w:t xml:space="preserve">. </w:t>
      </w:r>
      <w:r w:rsidR="00FB3167" w:rsidRPr="008E0394">
        <w:t>To answer the research question, a three step approach was employed</w:t>
      </w:r>
      <w:r w:rsidR="002E12FE" w:rsidRPr="008E0394">
        <w:t xml:space="preserve">. Model one included optimism alone as the explanatory variable. Model two included optimism and poor general health as the explanatory variables to examine the effects of optimism on psychological distress after adjusting for the effects of poor general health. Model three included optimism, poor general health, and all control variables, to examine whether the effects were consistent after adjusting for the control variables. For the control variables, age and survey year were entered as continuous variables, and all other control variables were entered as categorical. </w:t>
      </w:r>
      <w:r w:rsidR="00A20128" w:rsidRPr="008E0394">
        <w:t xml:space="preserve">Separate analyses were conducted in the control group and breast cancer group. </w:t>
      </w:r>
    </w:p>
    <w:p w14:paraId="5B5308CB" w14:textId="77777777" w:rsidR="00AA3161" w:rsidRPr="008E0394" w:rsidRDefault="00AA3161" w:rsidP="0096684A"/>
    <w:p w14:paraId="7B19F2DF" w14:textId="6406AD8D" w:rsidR="00A82B0E" w:rsidRPr="008E0394" w:rsidRDefault="00A82B0E" w:rsidP="0096684A">
      <w:r w:rsidRPr="008E0394">
        <w:t xml:space="preserve">Missing data (0.05% of the data) were imputed using multiple </w:t>
      </w:r>
      <w:r w:rsidR="00367153" w:rsidRPr="008E0394">
        <w:t>imputations</w:t>
      </w:r>
      <w:r w:rsidRPr="008E0394">
        <w:t xml:space="preserve"> across all variables examined in the study. Results were compared and found to be consistent between </w:t>
      </w:r>
      <w:r w:rsidR="00AA3161" w:rsidRPr="008E0394">
        <w:t>analyses</w:t>
      </w:r>
      <w:r w:rsidRPr="008E0394">
        <w:t xml:space="preserve"> conducted using the original and imputed dataset. The results based on the multiple imputation data are presented. </w:t>
      </w:r>
    </w:p>
    <w:p w14:paraId="3069C2F0" w14:textId="2EC81BC3" w:rsidR="001B3C67" w:rsidRPr="008E0394" w:rsidRDefault="00DC2529" w:rsidP="0096684A">
      <w:pPr>
        <w:pStyle w:val="Heading1"/>
        <w:rPr>
          <w:lang w:val="en-AU"/>
        </w:rPr>
      </w:pPr>
      <w:r w:rsidRPr="008E0394">
        <w:rPr>
          <w:lang w:val="en-AU"/>
        </w:rPr>
        <w:t>Results</w:t>
      </w:r>
    </w:p>
    <w:p w14:paraId="64683392" w14:textId="433D5022" w:rsidR="004F1922" w:rsidRPr="008E0394" w:rsidRDefault="005F769A" w:rsidP="0096684A">
      <w:r w:rsidRPr="008E0394">
        <w:t xml:space="preserve">Sample characteristics are presented in Table 1. Compared to the control group, the breast cancer group was older, had lower education, </w:t>
      </w:r>
      <w:r w:rsidR="005624D0" w:rsidRPr="008E0394">
        <w:t xml:space="preserve">were </w:t>
      </w:r>
      <w:r w:rsidRPr="008E0394">
        <w:t>more likely to have quit smoking, and</w:t>
      </w:r>
      <w:r w:rsidR="005624D0" w:rsidRPr="008E0394">
        <w:t xml:space="preserve"> were</w:t>
      </w:r>
      <w:r w:rsidRPr="008E0394">
        <w:t xml:space="preserve"> less likely to drink. </w:t>
      </w:r>
      <w:r w:rsidR="004F1922" w:rsidRPr="008E0394">
        <w:t xml:space="preserve">Overall, the breast cancer group (M=2.51, 95%CI=2.39-2.62) had poorer general health than the </w:t>
      </w:r>
      <w:r w:rsidR="00D31031" w:rsidRPr="008E0394">
        <w:t xml:space="preserve">no cancer </w:t>
      </w:r>
      <w:r w:rsidR="004F1922" w:rsidRPr="008E0394">
        <w:t xml:space="preserve">control group (M=1.97, 95%CI=1.95-1.99). Optimism levels were similar between the breast cancer group (M=3.19, 95%CI=3.08-3.30) and </w:t>
      </w:r>
      <w:r w:rsidR="00D31031" w:rsidRPr="008E0394">
        <w:t xml:space="preserve">no cancer </w:t>
      </w:r>
      <w:r w:rsidR="004F1922" w:rsidRPr="008E0394">
        <w:t xml:space="preserve">control group (M=3.27, 95%CI=3.25-3.28). </w:t>
      </w:r>
      <w:r w:rsidR="00B66B47" w:rsidRPr="008E0394">
        <w:t>The p</w:t>
      </w:r>
      <w:r w:rsidR="00826672" w:rsidRPr="008E0394">
        <w:t>ercentage of women who were psychologically distressed were similar between the breast cancer group (16.6%, 95%CI=16.0-17.3) and control group (16.9%, 95%CI=16.3-17.6).</w:t>
      </w:r>
      <w:r w:rsidR="002E12FE" w:rsidRPr="008E0394">
        <w:t xml:space="preserve"> </w:t>
      </w:r>
    </w:p>
    <w:p w14:paraId="743D2897" w14:textId="497DAE9C" w:rsidR="004F1922" w:rsidRPr="008E0394" w:rsidRDefault="00826672" w:rsidP="009823C5">
      <w:pPr>
        <w:jc w:val="center"/>
      </w:pPr>
      <w:r w:rsidRPr="008E0394">
        <w:t>&lt;</w:t>
      </w:r>
      <w:r w:rsidR="00E14603" w:rsidRPr="008E0394">
        <w:t>Please</w:t>
      </w:r>
      <w:r w:rsidRPr="008E0394">
        <w:t xml:space="preserve"> insert Table 1 about here&gt;</w:t>
      </w:r>
    </w:p>
    <w:p w14:paraId="2237EF9C" w14:textId="5E529568" w:rsidR="00DA066D" w:rsidRPr="008E0394" w:rsidRDefault="00DA066D" w:rsidP="003449D1">
      <w:r w:rsidRPr="008E0394">
        <w:t xml:space="preserve">Spearman’s correlation results showed a significant correlation between optimism and poor general health in both the </w:t>
      </w:r>
      <w:r w:rsidR="007A0343" w:rsidRPr="008E0394">
        <w:t xml:space="preserve">no cancer </w:t>
      </w:r>
      <w:r w:rsidRPr="008E0394">
        <w:t>group (r=-0.30, p&lt;0.001) and breast cancer group (r=-0.26, p&lt;0.001). The effect size</w:t>
      </w:r>
      <w:r w:rsidR="00AD6E02" w:rsidRPr="008E0394">
        <w:t>s</w:t>
      </w:r>
      <w:r w:rsidRPr="008E0394">
        <w:t xml:space="preserve"> of these correlations are moderately weak</w:t>
      </w:r>
      <w:r w:rsidR="00AD6E02" w:rsidRPr="008E0394">
        <w:t>, and therefore these variables are appropriate for entering into regression analyses together as independent variables. As expected higher levels of poor general health</w:t>
      </w:r>
      <w:r w:rsidR="007A0343" w:rsidRPr="008E0394">
        <w:t>,</w:t>
      </w:r>
      <w:r w:rsidR="00AD6E02" w:rsidRPr="008E0394">
        <w:t xml:space="preserve"> but lower levels of optimism</w:t>
      </w:r>
      <w:r w:rsidR="007A0343" w:rsidRPr="008E0394">
        <w:t>,</w:t>
      </w:r>
      <w:r w:rsidR="00AD6E02" w:rsidRPr="008E0394">
        <w:t xml:space="preserve"> were associated </w:t>
      </w:r>
      <w:r w:rsidR="007A0343" w:rsidRPr="008E0394">
        <w:t xml:space="preserve">with higher levels of psychological distress. These associations were observed in both the no cancer group and breast cancer group (poor general health with psychological distress r=0.47, p&lt;0.001 and r=0.31, p&lt;0.001; optimism with psychological distress r=-0.25, p&lt;0.001 and r=-0.24, p&lt;0.001, respectively). </w:t>
      </w:r>
    </w:p>
    <w:p w14:paraId="735C2D51" w14:textId="77777777" w:rsidR="00DA066D" w:rsidRPr="008E0394" w:rsidRDefault="00DA066D" w:rsidP="003449D1"/>
    <w:p w14:paraId="694B1B45" w14:textId="25ED2F8E" w:rsidR="001B3C67" w:rsidRPr="008E0394" w:rsidRDefault="00875B90" w:rsidP="0096684A">
      <w:pPr>
        <w:rPr>
          <w:rFonts w:eastAsia="Times New Roman"/>
          <w:lang w:eastAsia="zh-CN"/>
        </w:rPr>
      </w:pPr>
      <w:r w:rsidRPr="008E0394">
        <w:t>Logistic regression results are presented in Table 2. In Model 1, it was observed that higher levels of optimism were significantly associated with lower odds of psychological distress</w:t>
      </w:r>
      <w:r w:rsidR="00AE2CF6" w:rsidRPr="008E0394">
        <w:t xml:space="preserve"> (not distressed as referent category)</w:t>
      </w:r>
      <w:r w:rsidRPr="008E0394">
        <w:t xml:space="preserve"> in both the </w:t>
      </w:r>
      <w:r w:rsidR="00D31031" w:rsidRPr="008E0394">
        <w:t xml:space="preserve">no cancer </w:t>
      </w:r>
      <w:r w:rsidRPr="008E0394">
        <w:t xml:space="preserve">control group (OR=0.57, 95%CI=0.54-0.60) and breast cancer group (OR=0.64, 95%CI=0.47-0.88). In Model 2, after adjusting for general health, </w:t>
      </w:r>
      <w:r w:rsidR="001B3C67" w:rsidRPr="008E0394">
        <w:t xml:space="preserve">optimism </w:t>
      </w:r>
      <w:r w:rsidRPr="008E0394">
        <w:t xml:space="preserve">remained </w:t>
      </w:r>
      <w:r w:rsidR="00A20128" w:rsidRPr="008E0394">
        <w:t>significantly</w:t>
      </w:r>
      <w:r w:rsidR="001B3C67" w:rsidRPr="008E0394">
        <w:t xml:space="preserve"> associated with </w:t>
      </w:r>
      <w:r w:rsidR="00A20128" w:rsidRPr="008E0394">
        <w:t>psychological distress</w:t>
      </w:r>
      <w:r w:rsidR="001B3C67" w:rsidRPr="008E0394">
        <w:t xml:space="preserve"> in the </w:t>
      </w:r>
      <w:r w:rsidR="00D31031" w:rsidRPr="008E0394">
        <w:t xml:space="preserve">no cancer </w:t>
      </w:r>
      <w:r w:rsidR="00A20128" w:rsidRPr="008E0394">
        <w:t>control</w:t>
      </w:r>
      <w:r w:rsidR="001B3C67" w:rsidRPr="008E0394">
        <w:t xml:space="preserve"> group</w:t>
      </w:r>
      <w:r w:rsidRPr="008E0394">
        <w:t xml:space="preserve"> (OR=0.50, 95%CI=0.44-0.57)</w:t>
      </w:r>
      <w:r w:rsidR="001B3C67" w:rsidRPr="008E0394">
        <w:t xml:space="preserve">. However, </w:t>
      </w:r>
      <w:r w:rsidR="005624D0" w:rsidRPr="008E0394">
        <w:t xml:space="preserve">the same </w:t>
      </w:r>
      <w:r w:rsidR="00093F9B" w:rsidRPr="008E0394">
        <w:t xml:space="preserve">observation </w:t>
      </w:r>
      <w:r w:rsidR="005624D0" w:rsidRPr="008E0394">
        <w:t xml:space="preserve">was not so for those in the breast cancer group, for whom optimism was not significantly associated with psychological distress after adjusting for general health </w:t>
      </w:r>
      <w:r w:rsidRPr="008E0394">
        <w:t>(OR=1.15, 95%CI=0.32-4.11)</w:t>
      </w:r>
      <w:r w:rsidR="001B3C67" w:rsidRPr="008E0394">
        <w:t xml:space="preserve">. </w:t>
      </w:r>
      <w:r w:rsidR="00A20128" w:rsidRPr="008E0394">
        <w:t xml:space="preserve">Higher levels of poor general health were associated with higher odds of psychological distress in both the </w:t>
      </w:r>
      <w:r w:rsidR="00D31031" w:rsidRPr="008E0394">
        <w:t xml:space="preserve">no cancer </w:t>
      </w:r>
      <w:r w:rsidR="00A20128" w:rsidRPr="008E0394">
        <w:t>control group</w:t>
      </w:r>
      <w:r w:rsidRPr="008E0394">
        <w:t xml:space="preserve"> (OR=</w:t>
      </w:r>
      <w:r w:rsidR="00AE2CF6" w:rsidRPr="008E0394">
        <w:t>1.47, 95%CI=1.25-1.72)</w:t>
      </w:r>
      <w:r w:rsidR="00A20128" w:rsidRPr="008E0394">
        <w:t xml:space="preserve"> and the breast cancer group, with a very strong effect in the breast cancer group</w:t>
      </w:r>
      <w:r w:rsidRPr="008E0394">
        <w:t xml:space="preserve"> (OR=4.98, 95%CI=1.32-18.75)</w:t>
      </w:r>
      <w:r w:rsidR="00A20128" w:rsidRPr="008E0394">
        <w:t xml:space="preserve">. The results held after adjusting for </w:t>
      </w:r>
      <w:r w:rsidR="00A20128" w:rsidRPr="008E0394">
        <w:rPr>
          <w:rFonts w:eastAsia="Times New Roman"/>
          <w:lang w:eastAsia="zh-CN"/>
        </w:rPr>
        <w:t xml:space="preserve">age, </w:t>
      </w:r>
      <w:r w:rsidR="00A20128" w:rsidRPr="008E0394">
        <w:t>socio-economic status</w:t>
      </w:r>
      <w:r w:rsidR="00A20128" w:rsidRPr="008E0394">
        <w:rPr>
          <w:rFonts w:eastAsia="Times New Roman"/>
          <w:lang w:eastAsia="zh-CN"/>
        </w:rPr>
        <w:t>, education, marital status, body mass index, smoking status, and alcohol consumption.</w:t>
      </w:r>
    </w:p>
    <w:p w14:paraId="01620DFF" w14:textId="6CBB4E1B" w:rsidR="00E57109" w:rsidRPr="008E0394" w:rsidRDefault="00E57109" w:rsidP="00AA3161">
      <w:pPr>
        <w:jc w:val="center"/>
      </w:pPr>
      <w:r w:rsidRPr="008E0394">
        <w:t>&lt;</w:t>
      </w:r>
      <w:r w:rsidR="00E14603" w:rsidRPr="008E0394">
        <w:t>Please</w:t>
      </w:r>
      <w:r w:rsidRPr="008E0394">
        <w:t xml:space="preserve"> insert Table 2 about here&gt;</w:t>
      </w:r>
    </w:p>
    <w:p w14:paraId="29BFA0A4" w14:textId="529DD39A" w:rsidR="001B3C67" w:rsidRPr="008E0394" w:rsidRDefault="00DC2529" w:rsidP="0096684A">
      <w:pPr>
        <w:pStyle w:val="Heading1"/>
        <w:rPr>
          <w:lang w:val="en-AU"/>
        </w:rPr>
      </w:pPr>
      <w:r w:rsidRPr="008E0394">
        <w:rPr>
          <w:lang w:val="en-AU"/>
        </w:rPr>
        <w:t>Discussion</w:t>
      </w:r>
    </w:p>
    <w:p w14:paraId="25476CC1" w14:textId="4576F4D4" w:rsidR="006F543D" w:rsidRPr="008E0394" w:rsidRDefault="007630B8" w:rsidP="0096684A">
      <w:r w:rsidRPr="008E0394">
        <w:t xml:space="preserve">Our study is </w:t>
      </w:r>
      <w:r w:rsidR="005624D0" w:rsidRPr="008E0394">
        <w:t xml:space="preserve">to our knowledge </w:t>
      </w:r>
      <w:r w:rsidRPr="008E0394">
        <w:t xml:space="preserve">the first to examine the effects of optimism on </w:t>
      </w:r>
      <w:r w:rsidR="00283C76" w:rsidRPr="008E0394">
        <w:t>symptoms of psychological distress in</w:t>
      </w:r>
      <w:r w:rsidRPr="008E0394">
        <w:t xml:space="preserve"> </w:t>
      </w:r>
      <w:r w:rsidR="005D78CD" w:rsidRPr="008E0394">
        <w:t>breast cancer survivors</w:t>
      </w:r>
      <w:r w:rsidR="00283C76" w:rsidRPr="008E0394">
        <w:t>,</w:t>
      </w:r>
      <w:r w:rsidRPr="008E0394">
        <w:t xml:space="preserve"> after taking into consideration the effects of </w:t>
      </w:r>
      <w:r w:rsidRPr="003449D1">
        <w:t>general health</w:t>
      </w:r>
      <w:r w:rsidRPr="008E0394">
        <w:t xml:space="preserve">. We </w:t>
      </w:r>
      <w:r w:rsidR="006F543D" w:rsidRPr="008E0394">
        <w:t xml:space="preserve">found that after adjusting for general health, optimism was associated with </w:t>
      </w:r>
      <w:r w:rsidR="00283C76" w:rsidRPr="008E0394">
        <w:t>reduced psychological distress</w:t>
      </w:r>
      <w:r w:rsidR="006F543D" w:rsidRPr="008E0394">
        <w:t xml:space="preserve"> in the </w:t>
      </w:r>
      <w:r w:rsidR="005D78CD" w:rsidRPr="008E0394">
        <w:t>general cancer-free population</w:t>
      </w:r>
      <w:r w:rsidR="006F543D" w:rsidRPr="008E0394">
        <w:t xml:space="preserve">, but not in </w:t>
      </w:r>
      <w:r w:rsidR="005D78CD" w:rsidRPr="008E0394">
        <w:t>breast cancer survivors</w:t>
      </w:r>
      <w:r w:rsidR="006F543D" w:rsidRPr="008E0394">
        <w:t xml:space="preserve">. </w:t>
      </w:r>
      <w:r w:rsidR="00283C76" w:rsidRPr="008E0394">
        <w:t xml:space="preserve">In </w:t>
      </w:r>
      <w:r w:rsidR="005D78CD" w:rsidRPr="008E0394">
        <w:t>women with breast cancer</w:t>
      </w:r>
      <w:r w:rsidR="00283C76" w:rsidRPr="008E0394">
        <w:t xml:space="preserve">, general health was a more important factor that determined levels of psychological </w:t>
      </w:r>
      <w:r w:rsidR="00AE0FB9" w:rsidRPr="008E0394">
        <w:t>distress</w:t>
      </w:r>
      <w:r w:rsidR="00283C76" w:rsidRPr="008E0394">
        <w:t xml:space="preserve">. </w:t>
      </w:r>
      <w:r w:rsidR="00367153" w:rsidRPr="008E0394">
        <w:t>O</w:t>
      </w:r>
      <w:r w:rsidR="008740F4" w:rsidRPr="008E0394">
        <w:t xml:space="preserve">ur results </w:t>
      </w:r>
      <w:r w:rsidR="00CA3C81" w:rsidRPr="008E0394">
        <w:t xml:space="preserve">suggest </w:t>
      </w:r>
      <w:r w:rsidR="008740F4" w:rsidRPr="008E0394">
        <w:t>that</w:t>
      </w:r>
      <w:r w:rsidR="009823C5" w:rsidRPr="008E0394">
        <w:t xml:space="preserve"> psychological</w:t>
      </w:r>
      <w:r w:rsidR="008740F4" w:rsidRPr="008E0394">
        <w:t xml:space="preserve"> interventions </w:t>
      </w:r>
      <w:r w:rsidR="00367153" w:rsidRPr="008E0394">
        <w:t>that</w:t>
      </w:r>
      <w:r w:rsidR="008740F4" w:rsidRPr="008E0394">
        <w:t xml:space="preserve"> </w:t>
      </w:r>
      <w:r w:rsidR="00367153" w:rsidRPr="008E0394">
        <w:t>promote</w:t>
      </w:r>
      <w:r w:rsidR="008740F4" w:rsidRPr="008E0394">
        <w:t xml:space="preserve"> optimism for </w:t>
      </w:r>
      <w:r w:rsidR="009823C5" w:rsidRPr="008E0394">
        <w:t>women living with</w:t>
      </w:r>
      <w:r w:rsidR="008740F4" w:rsidRPr="008E0394">
        <w:t xml:space="preserve"> breast cancer </w:t>
      </w:r>
      <w:r w:rsidR="00367153" w:rsidRPr="008E0394">
        <w:t>need to incorporate components that can address the women’s general health</w:t>
      </w:r>
      <w:r w:rsidR="00B20136" w:rsidRPr="008E0394">
        <w:t xml:space="preserve">, as optimism alone did not appear to be much help among women living with breast cancer. </w:t>
      </w:r>
    </w:p>
    <w:p w14:paraId="7B224D98" w14:textId="77777777" w:rsidR="00093F9B" w:rsidRPr="008E0394" w:rsidRDefault="00093F9B" w:rsidP="0096684A"/>
    <w:p w14:paraId="650A1ED9" w14:textId="79CCCEFF" w:rsidR="00784DC1" w:rsidRPr="008E0394" w:rsidRDefault="00D02E50" w:rsidP="0096684A">
      <w:r w:rsidRPr="008E0394">
        <w:t xml:space="preserve">If optimism has limited ability to help breast cancer survivors, then questions arise as to what supportive care factors can help them better cope with psychological distress and improve quality of life. </w:t>
      </w:r>
      <w:r w:rsidR="00784DC1" w:rsidRPr="008E0394">
        <w:t xml:space="preserve">A </w:t>
      </w:r>
      <w:r w:rsidR="00A017A6" w:rsidRPr="008E0394">
        <w:t xml:space="preserve">recent study found that breast cancer survivors with higher levels of social support reported better physical and mental quality of life </w:t>
      </w:r>
      <w:r w:rsidR="00A017A6" w:rsidRPr="008E0394">
        <w:fldChar w:fldCharType="begin"/>
      </w:r>
      <w:r w:rsidR="00B20136" w:rsidRPr="008E0394">
        <w:instrText xml:space="preserve"> ADDIN EN.CITE &lt;EndNote&gt;&lt;Cite&gt;&lt;Author&gt;Leung&lt;/Author&gt;&lt;Year&gt;2014&lt;/Year&gt;&lt;RecNum&gt;60&lt;/RecNum&gt;&lt;DisplayText&gt;[34]&lt;/DisplayText&gt;&lt;record&gt;&lt;rec-number&gt;60&lt;/rec-number&gt;&lt;foreign-keys&gt;&lt;key app="EN" db-id="axd9v9zw4tdedmeaafvx5a2u29ex000ftzvt"&gt;60&lt;/key&gt;&lt;/foreign-keys&gt;&lt;ref-type name="Journal Article"&gt;17&lt;/ref-type&gt;&lt;contributors&gt;&lt;authors&gt;&lt;author&gt;Leung, J.&lt;/author&gt;&lt;author&gt;Pachana, N. A.&lt;/author&gt;&lt;author&gt;McLaughlin, D.&lt;/author&gt;&lt;/authors&gt;&lt;/contributors&gt;&lt;auth-address&gt;The University of Queensland, School of Population Health, Brisbane, Queensland, Australia.&lt;/auth-address&gt;&lt;titles&gt;&lt;title&gt;Social support and health-related quality of life in women with breast cancer: a longitudinal study&lt;/title&gt;&lt;secondary-title&gt;Psychooncology&lt;/secondary-title&gt;&lt;alt-title&gt;Psycho-oncology&lt;/alt-title&gt;&lt;/titles&gt;&lt;periodical&gt;&lt;full-title&gt;Psychooncology&lt;/full-title&gt;&lt;abbr-1&gt;Psycho-oncology&lt;/abbr-1&gt;&lt;/periodical&gt;&lt;alt-periodical&gt;&lt;full-title&gt;Psychooncology&lt;/full-title&gt;&lt;abbr-1&gt;Psycho-oncology&lt;/abbr-1&gt;&lt;/alt-periodical&gt;&lt;dates&gt;&lt;year&gt;2014&lt;/year&gt;&lt;pub-dates&gt;&lt;date&gt;Apr 3&lt;/date&gt;&lt;/pub-dates&gt;&lt;/dates&gt;&lt;isbn&gt;1099-1611 (Electronic)&amp;#xD;1057-9249 (Linking)&lt;/isbn&gt;&lt;accession-num&gt;24700668&lt;/accession-num&gt;&lt;urls&gt;&lt;related-urls&gt;&lt;url&gt;http://www.ncbi.nlm.nih.gov/pubmed/24700668&lt;/url&gt;&lt;url&gt;http://onlinelibrary.wiley.com/doi/10.1002/pon.3523/abstract&lt;/url&gt;&lt;/related-urls&gt;&lt;/urls&gt;&lt;electronic-resource-num&gt;10.1002/pon.3523&lt;/electronic-resource-num&gt;&lt;/record&gt;&lt;/Cite&gt;&lt;/EndNote&gt;</w:instrText>
      </w:r>
      <w:r w:rsidR="00A017A6" w:rsidRPr="008E0394">
        <w:fldChar w:fldCharType="separate"/>
      </w:r>
      <w:r w:rsidR="00B20136" w:rsidRPr="008E0394">
        <w:rPr>
          <w:noProof/>
        </w:rPr>
        <w:t>[</w:t>
      </w:r>
      <w:hyperlink w:anchor="_ENREF_34" w:tooltip="Leung, 2014 #60" w:history="1">
        <w:r w:rsidR="00B20136" w:rsidRPr="008E0394">
          <w:rPr>
            <w:noProof/>
          </w:rPr>
          <w:t>34</w:t>
        </w:r>
      </w:hyperlink>
      <w:r w:rsidR="00B20136" w:rsidRPr="008E0394">
        <w:rPr>
          <w:noProof/>
        </w:rPr>
        <w:t>]</w:t>
      </w:r>
      <w:r w:rsidR="00A017A6" w:rsidRPr="008E0394">
        <w:fldChar w:fldCharType="end"/>
      </w:r>
      <w:r w:rsidR="00A017A6" w:rsidRPr="008E0394">
        <w:t xml:space="preserve">. Therefore, promoting the importance of social support may help </w:t>
      </w:r>
      <w:r w:rsidR="00FB3167" w:rsidRPr="008E0394">
        <w:t>improve mental well-being</w:t>
      </w:r>
      <w:r w:rsidR="00A017A6" w:rsidRPr="008E0394">
        <w:t xml:space="preserve"> in breast cancer survivors. </w:t>
      </w:r>
      <w:r w:rsidR="009823C5" w:rsidRPr="008E0394">
        <w:t xml:space="preserve">In relation to this, another study </w:t>
      </w:r>
      <w:r w:rsidR="00784DC1" w:rsidRPr="008E0394">
        <w:t xml:space="preserve">found that social support mediated the association between optimism and psychological distress in breast cancer survivors </w:t>
      </w:r>
      <w:r w:rsidR="00A017A6" w:rsidRPr="008E0394">
        <w:fldChar w:fldCharType="begin"/>
      </w:r>
      <w:r w:rsidR="00B20136" w:rsidRPr="008E0394">
        <w:instrText xml:space="preserve"> ADDIN EN.CITE &lt;EndNote&gt;&lt;Cite&gt;&lt;Author&gt;Trunzo&lt;/Author&gt;&lt;Year&gt;2003&lt;/Year&gt;&lt;RecNum&gt;56&lt;/RecNum&gt;&lt;DisplayText&gt;[35]&lt;/DisplayText&gt;&lt;record&gt;&lt;rec-number&gt;56&lt;/rec-number&gt;&lt;foreign-keys&gt;&lt;key app="EN" db-id="z0dr2e0ptvfwf1ezwf65zf9r5a2p0wr9se90"&gt;56&lt;/key&gt;&lt;/foreign-keys&gt;&lt;ref-type name="Journal Article"&gt;17&lt;/ref-type&gt;&lt;contributors&gt;&lt;authors&gt;&lt;author&gt;Trunzo, J. J.&lt;/author&gt;&lt;author&gt;Pinto, B. M.&lt;/author&gt;&lt;/authors&gt;&lt;/contributors&gt;&lt;auth-address&gt;Centers for Behavioral and Preventive Medicine, Brown Medical School and The Miriam Hospital, Providence, Rhode Island, USA. jtrunzo@bryant.edu&lt;/auth-address&gt;&lt;titles&gt;&lt;title&gt;Social support as a mediator of optimism and distress in breast cancer survivors&lt;/title&gt;&lt;secondary-title&gt;J Consult Clin Psychol&lt;/secondary-title&gt;&lt;alt-title&gt;Journal of consulting and clinical psychology&lt;/alt-title&gt;&lt;/titles&gt;&lt;periodical&gt;&lt;full-title&gt;Journal of consulting and clinical psychology&lt;/full-title&gt;&lt;abbr-1&gt;J Consult Clin Psychol&lt;/abbr-1&gt;&lt;/periodical&gt;&lt;alt-periodical&gt;&lt;full-title&gt;Journal of consulting and clinical psychology&lt;/full-title&gt;&lt;abbr-1&gt;J Consult Clin Psychol&lt;/abbr-1&gt;&lt;/alt-periodical&gt;&lt;pages&gt;805-11&lt;/pages&gt;&lt;volume&gt;71&lt;/volume&gt;&lt;number&gt;4&lt;/number&gt;&lt;keywords&gt;&lt;keyword&gt;Adult&lt;/keyword&gt;&lt;keyword&gt;*Attitude&lt;/keyword&gt;&lt;keyword&gt;Breast Neoplasms/*psychology&lt;/keyword&gt;&lt;keyword&gt;Depressive Disorder, Major/*etiology/*therapy&lt;/keyword&gt;&lt;keyword&gt;Female&lt;/keyword&gt;&lt;keyword&gt;Humans&lt;/keyword&gt;&lt;keyword&gt;Middle Aged&lt;/keyword&gt;&lt;keyword&gt;Neoplasm Staging&lt;/keyword&gt;&lt;keyword&gt;Prospective Studies&lt;/keyword&gt;&lt;keyword&gt;*Social Support&lt;/keyword&gt;&lt;keyword&gt;Survivors/*psychology&lt;/keyword&gt;&lt;/keywords&gt;&lt;dates&gt;&lt;year&gt;2003&lt;/year&gt;&lt;pub-dates&gt;&lt;date&gt;Aug&lt;/date&gt;&lt;/pub-dates&gt;&lt;/dates&gt;&lt;isbn&gt;0022-006X (Print)&amp;#xD;0022-006X (Linking)&lt;/isbn&gt;&lt;accession-num&gt;12924685&lt;/accession-num&gt;&lt;urls&gt;&lt;related-urls&gt;&lt;url&gt;http://www.ncbi.nlm.nih.gov/pubmed/12924685&lt;/url&gt;&lt;/related-urls&gt;&lt;/urls&gt;&lt;/record&gt;&lt;/Cite&gt;&lt;/EndNote&gt;</w:instrText>
      </w:r>
      <w:r w:rsidR="00A017A6" w:rsidRPr="008E0394">
        <w:fldChar w:fldCharType="separate"/>
      </w:r>
      <w:r w:rsidR="00B20136" w:rsidRPr="008E0394">
        <w:rPr>
          <w:noProof/>
        </w:rPr>
        <w:t>[</w:t>
      </w:r>
      <w:hyperlink w:anchor="_ENREF_35" w:tooltip="Trunzo, 2003 #56" w:history="1">
        <w:r w:rsidR="00B20136" w:rsidRPr="008E0394">
          <w:rPr>
            <w:noProof/>
          </w:rPr>
          <w:t>35</w:t>
        </w:r>
      </w:hyperlink>
      <w:r w:rsidR="00B20136" w:rsidRPr="008E0394">
        <w:rPr>
          <w:noProof/>
        </w:rPr>
        <w:t>]</w:t>
      </w:r>
      <w:r w:rsidR="00A017A6" w:rsidRPr="008E0394">
        <w:fldChar w:fldCharType="end"/>
      </w:r>
      <w:r w:rsidR="00784DC1" w:rsidRPr="008E0394">
        <w:t xml:space="preserve">. </w:t>
      </w:r>
      <w:r w:rsidR="00A017A6" w:rsidRPr="008E0394">
        <w:t>The study was based on women with early-stage</w:t>
      </w:r>
      <w:r w:rsidR="00275919" w:rsidRPr="008E0394">
        <w:t xml:space="preserve"> </w:t>
      </w:r>
      <w:r w:rsidR="00A017A6" w:rsidRPr="008E0394">
        <w:t xml:space="preserve">breast cancer, with relatively good health compared to women with late-stage breast cancer. </w:t>
      </w:r>
      <w:r w:rsidR="00275919" w:rsidRPr="008E0394">
        <w:t>From these studies, i</w:t>
      </w:r>
      <w:r w:rsidR="00A017A6" w:rsidRPr="008E0394">
        <w:t xml:space="preserve">t is reasonable to conclude that social support is an effective protective factor for psychological well-being in breast cancer survivors with early-stage disease. This finding is </w:t>
      </w:r>
      <w:r w:rsidR="00FB3167" w:rsidRPr="008E0394">
        <w:t>valuable</w:t>
      </w:r>
      <w:r w:rsidR="00A017A6" w:rsidRPr="008E0394">
        <w:t xml:space="preserve"> given that the majority of women with breast cancer are now diagnosed at an early stage, due to the availability of </w:t>
      </w:r>
      <w:r w:rsidR="00E14603" w:rsidRPr="008E0394">
        <w:t>mammography breast screening</w:t>
      </w:r>
      <w:r w:rsidR="00A017A6" w:rsidRPr="008E0394">
        <w:t xml:space="preserve"> leading to early d</w:t>
      </w:r>
      <w:r w:rsidR="00E14603" w:rsidRPr="008E0394">
        <w:t xml:space="preserve">etection </w:t>
      </w:r>
      <w:r w:rsidR="00A017A6" w:rsidRPr="008E0394">
        <w:t>of breast cancer</w:t>
      </w:r>
      <w:r w:rsidR="00E14603" w:rsidRPr="008E0394">
        <w:t xml:space="preserve"> </w:t>
      </w:r>
      <w:r w:rsidR="00E14603" w:rsidRPr="008E0394">
        <w:fldChar w:fldCharType="begin">
          <w:fldData xml:space="preserve">PEVuZE5vdGU+PENpdGU+PEF1dGhvcj5Zb3VsZGVuPC9BdXRob3I+PFllYXI+MjAxMjwvWWVhcj48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</w:fldData>
        </w:fldChar>
      </w:r>
      <w:r w:rsidR="00B20136" w:rsidRPr="008E0394">
        <w:instrText xml:space="preserve"> ADDIN EN.CITE </w:instrText>
      </w:r>
      <w:r w:rsidR="00B20136" w:rsidRPr="008E0394">
        <w:fldChar w:fldCharType="begin">
          <w:fldData xml:space="preserve">PEVuZE5vdGU+PENpdGU+PEF1dGhvcj5Zb3VsZGVuPC9BdXRob3I+PFllYXI+MjAxMjwvWWVhcj48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</w:fldData>
        </w:fldChar>
      </w:r>
      <w:r w:rsidR="00B20136" w:rsidRPr="008E0394">
        <w:instrText xml:space="preserve"> ADDIN EN.CITE.DATA </w:instrText>
      </w:r>
      <w:r w:rsidR="00B20136" w:rsidRPr="008E0394">
        <w:fldChar w:fldCharType="end"/>
      </w:r>
      <w:r w:rsidR="00E14603" w:rsidRPr="008E0394">
        <w:fldChar w:fldCharType="separate"/>
      </w:r>
      <w:r w:rsidR="00B20136" w:rsidRPr="008E0394">
        <w:rPr>
          <w:noProof/>
        </w:rPr>
        <w:t>[</w:t>
      </w:r>
      <w:hyperlink w:anchor="_ENREF_36" w:tooltip="Youlden, 2012 #3156" w:history="1">
        <w:r w:rsidR="00B20136" w:rsidRPr="008E0394">
          <w:rPr>
            <w:noProof/>
          </w:rPr>
          <w:t>36</w:t>
        </w:r>
      </w:hyperlink>
      <w:r w:rsidR="00B20136" w:rsidRPr="008E0394">
        <w:rPr>
          <w:noProof/>
        </w:rPr>
        <w:t>]</w:t>
      </w:r>
      <w:r w:rsidR="00E14603" w:rsidRPr="008E0394">
        <w:fldChar w:fldCharType="end"/>
      </w:r>
      <w:r w:rsidR="00A017A6" w:rsidRPr="008E0394">
        <w:t xml:space="preserve">. Further research is required to examine the protective factors for psychological well-being in breast cancer survivors with </w:t>
      </w:r>
      <w:r w:rsidR="00E14603" w:rsidRPr="008E0394">
        <w:t>poorer health and more severe disease</w:t>
      </w:r>
      <w:r w:rsidR="00A017A6" w:rsidRPr="008E0394">
        <w:t xml:space="preserve">. </w:t>
      </w:r>
    </w:p>
    <w:p w14:paraId="17463314" w14:textId="77777777" w:rsidR="00093F9B" w:rsidRPr="008E0394" w:rsidRDefault="00093F9B" w:rsidP="0096684A"/>
    <w:p w14:paraId="11B980F9" w14:textId="1B2B9BD2" w:rsidR="0001069B" w:rsidRPr="008E0394" w:rsidRDefault="00E14603" w:rsidP="0096684A">
      <w:r w:rsidRPr="008E0394">
        <w:t>O</w:t>
      </w:r>
      <w:r w:rsidR="00A630FA" w:rsidRPr="008E0394">
        <w:t xml:space="preserve">ur findings should be interpreted </w:t>
      </w:r>
      <w:r w:rsidR="00CA3C81" w:rsidRPr="008E0394">
        <w:t xml:space="preserve">in light of </w:t>
      </w:r>
      <w:r w:rsidR="004D022D" w:rsidRPr="008E0394">
        <w:t>a</w:t>
      </w:r>
      <w:r w:rsidR="00A630FA" w:rsidRPr="008E0394">
        <w:t xml:space="preserve"> number of</w:t>
      </w:r>
      <w:r w:rsidR="00CA3C81" w:rsidRPr="008E0394">
        <w:t xml:space="preserve"> study</w:t>
      </w:r>
      <w:r w:rsidR="00A630FA" w:rsidRPr="008E0394">
        <w:t xml:space="preserve"> limitations. </w:t>
      </w:r>
      <w:r w:rsidR="00CA3C81" w:rsidRPr="008E0394">
        <w:t>First, t</w:t>
      </w:r>
      <w:r w:rsidR="00A630FA" w:rsidRPr="008E0394">
        <w:t>he data were cross-sectional and therefore temporal effects cannot be determined. However, existing</w:t>
      </w:r>
      <w:r w:rsidR="00FB3167" w:rsidRPr="008E0394">
        <w:t xml:space="preserve"> </w:t>
      </w:r>
      <w:r w:rsidR="00ED147F" w:rsidRPr="008E0394">
        <w:t xml:space="preserve">psychology </w:t>
      </w:r>
      <w:r w:rsidR="00FB3167" w:rsidRPr="008E0394">
        <w:t>theories and</w:t>
      </w:r>
      <w:r w:rsidR="00A630FA" w:rsidRPr="008E0394">
        <w:t xml:space="preserve"> literature </w:t>
      </w:r>
      <w:r w:rsidR="00AE7F4D" w:rsidRPr="008E0394">
        <w:t>based on longitudinal studies support</w:t>
      </w:r>
      <w:r w:rsidR="00B95936" w:rsidRPr="008E0394">
        <w:t>s</w:t>
      </w:r>
      <w:r w:rsidR="00AE7F4D" w:rsidRPr="008E0394">
        <w:t xml:space="preserve"> th</w:t>
      </w:r>
      <w:r w:rsidR="00367D45" w:rsidRPr="008E0394">
        <w:t>e role</w:t>
      </w:r>
      <w:r w:rsidR="00B95936" w:rsidRPr="008E0394">
        <w:t xml:space="preserve"> of</w:t>
      </w:r>
      <w:r w:rsidR="00A630FA" w:rsidRPr="008E0394">
        <w:t xml:space="preserve"> optimism </w:t>
      </w:r>
      <w:r w:rsidR="00B95936" w:rsidRPr="008E0394">
        <w:t xml:space="preserve">in </w:t>
      </w:r>
      <w:r w:rsidR="00AE7F4D" w:rsidRPr="008E0394">
        <w:t>lead</w:t>
      </w:r>
      <w:r w:rsidR="00B95936" w:rsidRPr="008E0394">
        <w:t>ing</w:t>
      </w:r>
      <w:r w:rsidR="00AE7F4D" w:rsidRPr="008E0394">
        <w:t xml:space="preserve"> to better mental well-being </w:t>
      </w:r>
      <w:r w:rsidR="00AE7F4D" w:rsidRPr="008E0394">
        <w:fldChar w:fldCharType="begin"/>
      </w:r>
      <w:r w:rsidR="00B20136" w:rsidRPr="008E0394">
        <w:instrText xml:space="preserve"> ADDIN EN.CITE &lt;EndNote&gt;&lt;Cite&gt;&lt;Author&gt;Scheier&lt;/Author&gt;&lt;Year&gt;1992&lt;/Year&gt;&lt;RecNum&gt;43&lt;/RecNum&gt;&lt;DisplayText&gt;[7]&lt;/DisplayText&gt;&lt;record&gt;&lt;rec-number&gt;43&lt;/rec-number&gt;&lt;foreign-keys&gt;&lt;key app="EN" db-id="z0dr2e0ptvfwf1ezwf65zf9r5a2p0wr9se90"&gt;43&lt;/key&gt;&lt;/foreign-keys&gt;&lt;ref-type name="Journal Article"&gt;17&lt;/ref-type&gt;&lt;contributors&gt;&lt;authors&gt;&lt;author&gt;Scheier, MichaelF&lt;/author&gt;&lt;author&gt;Carver, CharlesS&lt;/author&gt;&lt;/authors&gt;&lt;/contributors&gt;&lt;titles&gt;&lt;title&gt;Effects of optimism on psychological and physical well-being: Theoretical overview and empirical update&lt;/title&gt;&lt;secondary-title&gt;Cognitive Therapy and Research&lt;/secondary-title&gt;&lt;alt-title&gt;Cogn Ther Res&lt;/alt-title&gt;&lt;/titles&gt;&lt;periodical&gt;&lt;full-title&gt;Cognitive Therapy and Research&lt;/full-title&gt;&lt;abbr-1&gt;Cogn Ther Res&lt;/abbr-1&gt;&lt;/periodical&gt;&lt;alt-periodical&gt;&lt;full-title&gt;Cognitive Therapy and Research&lt;/full-title&gt;&lt;abbr-1&gt;Cogn Ther Res&lt;/abbr-1&gt;&lt;/alt-periodical&gt;&lt;pages&gt;201-228&lt;/pages&gt;&lt;volume&gt;16&lt;/volume&gt;&lt;number&gt;2&lt;/number&gt;&lt;keywords&gt;&lt;keyword&gt;optimism&lt;/keyword&gt;&lt;keyword&gt;stress&lt;/keyword&gt;&lt;keyword&gt;coping&lt;/keyword&gt;&lt;keyword&gt;health&lt;/keyword&gt;&lt;keyword&gt;adjustment&lt;/keyword&gt;&lt;keyword&gt;personality&lt;/keyword&gt;&lt;/keywords&gt;&lt;dates&gt;&lt;year&gt;1992&lt;/year&gt;&lt;pub-dates&gt;&lt;date&gt;1992/04/01&lt;/date&gt;&lt;/pub-dates&gt;&lt;/dates&gt;&lt;publisher&gt;Kluwer Academic Publishers-Plenum Publishers&lt;/publisher&gt;&lt;isbn&gt;0147-5916&lt;/isbn&gt;&lt;urls&gt;&lt;related-urls&gt;&lt;url&gt;http://dx.doi.org/10.1007/BF01173489&lt;/url&gt;&lt;/related-urls&gt;&lt;/urls&gt;&lt;electronic-resource-num&gt;10.1007/BF01173489&lt;/electronic-resource-num&gt;&lt;language&gt;English&lt;/language&gt;&lt;/record&gt;&lt;/Cite&gt;&lt;/EndNote&gt;</w:instrText>
      </w:r>
      <w:r w:rsidR="00AE7F4D" w:rsidRPr="008E0394">
        <w:fldChar w:fldCharType="separate"/>
      </w:r>
      <w:r w:rsidR="00B20136" w:rsidRPr="008E0394">
        <w:rPr>
          <w:noProof/>
        </w:rPr>
        <w:t>[</w:t>
      </w:r>
      <w:hyperlink w:anchor="_ENREF_7" w:tooltip="Scheier, 1992 #43" w:history="1">
        <w:r w:rsidR="00B20136" w:rsidRPr="008E0394">
          <w:rPr>
            <w:noProof/>
          </w:rPr>
          <w:t>7</w:t>
        </w:r>
      </w:hyperlink>
      <w:r w:rsidR="00B20136" w:rsidRPr="008E0394">
        <w:rPr>
          <w:noProof/>
        </w:rPr>
        <w:t>]</w:t>
      </w:r>
      <w:r w:rsidR="00AE7F4D" w:rsidRPr="008E0394">
        <w:fldChar w:fldCharType="end"/>
      </w:r>
      <w:r w:rsidR="004D022D" w:rsidRPr="008E0394">
        <w:t>. T</w:t>
      </w:r>
      <w:r w:rsidR="00A630FA" w:rsidRPr="008E0394">
        <w:t>herefore</w:t>
      </w:r>
      <w:r w:rsidR="004D022D" w:rsidRPr="008E0394">
        <w:t>,</w:t>
      </w:r>
      <w:r w:rsidR="00A630FA" w:rsidRPr="008E0394">
        <w:t xml:space="preserve"> it is </w:t>
      </w:r>
      <w:r w:rsidR="00ED147F" w:rsidRPr="008E0394">
        <w:t>supported</w:t>
      </w:r>
      <w:r w:rsidR="00EB4B65" w:rsidRPr="008E0394">
        <w:t xml:space="preserve"> that</w:t>
      </w:r>
      <w:r w:rsidR="00A630FA" w:rsidRPr="008E0394">
        <w:t xml:space="preserve"> optimism</w:t>
      </w:r>
      <w:r w:rsidR="00992FE9" w:rsidRPr="008E0394">
        <w:t xml:space="preserve"> is a relatively stable personal attribute that is the explanatory factor in its relationship with </w:t>
      </w:r>
      <w:r w:rsidR="003D7611" w:rsidRPr="008E0394">
        <w:t>psychological distress</w:t>
      </w:r>
      <w:r w:rsidR="00A630FA" w:rsidRPr="008E0394">
        <w:t xml:space="preserve">. </w:t>
      </w:r>
    </w:p>
    <w:p w14:paraId="46B11C78" w14:textId="77777777" w:rsidR="0001069B" w:rsidRPr="008E0394" w:rsidRDefault="0001069B" w:rsidP="0096684A"/>
    <w:p w14:paraId="139E130B" w14:textId="77777777" w:rsidR="0001069B" w:rsidRPr="008E0394" w:rsidRDefault="00CA3C81" w:rsidP="0096684A">
      <w:r w:rsidRPr="008E0394">
        <w:t>Second, s</w:t>
      </w:r>
      <w:r w:rsidR="003D7611" w:rsidRPr="008E0394">
        <w:t xml:space="preserve">urvival bias </w:t>
      </w:r>
      <w:r w:rsidRPr="008E0394">
        <w:t xml:space="preserve">may have influenced our results. </w:t>
      </w:r>
      <w:r w:rsidR="003D7611" w:rsidRPr="008E0394">
        <w:t xml:space="preserve">The study was based on </w:t>
      </w:r>
      <w:r w:rsidR="004D022D" w:rsidRPr="008E0394">
        <w:t>cross-sectional</w:t>
      </w:r>
      <w:r w:rsidR="003D7611" w:rsidRPr="008E0394">
        <w:t xml:space="preserve"> data</w:t>
      </w:r>
      <w:r w:rsidR="004D022D" w:rsidRPr="008E0394">
        <w:t xml:space="preserve"> </w:t>
      </w:r>
      <w:r w:rsidRPr="008E0394">
        <w:t xml:space="preserve">thus </w:t>
      </w:r>
      <w:r w:rsidR="004D022D" w:rsidRPr="008E0394">
        <w:t>women w</w:t>
      </w:r>
      <w:r w:rsidR="00B95936" w:rsidRPr="008E0394">
        <w:t>ho have</w:t>
      </w:r>
      <w:r w:rsidR="004D022D" w:rsidRPr="008E0394">
        <w:t xml:space="preserve"> very poor health </w:t>
      </w:r>
      <w:r w:rsidR="00B95936" w:rsidRPr="008E0394">
        <w:t>are</w:t>
      </w:r>
      <w:r w:rsidR="004D022D" w:rsidRPr="008E0394">
        <w:t xml:space="preserve"> likely to be under-represented in this study</w:t>
      </w:r>
      <w:r w:rsidR="002F3213" w:rsidRPr="008E0394">
        <w:t xml:space="preserve"> assuming their life expectancy is shorter</w:t>
      </w:r>
      <w:r w:rsidR="004D022D" w:rsidRPr="008E0394">
        <w:t>.</w:t>
      </w:r>
      <w:r w:rsidR="002C0E8A" w:rsidRPr="008E0394">
        <w:t xml:space="preserve"> Bias might, for example, be introduced if those with </w:t>
      </w:r>
      <w:r w:rsidR="00367153" w:rsidRPr="008E0394">
        <w:t>severe cancer</w:t>
      </w:r>
      <w:r w:rsidR="002C0E8A" w:rsidRPr="008E0394">
        <w:t xml:space="preserve"> died particularly prematurely and were thus under-represented.</w:t>
      </w:r>
      <w:r w:rsidR="004D022D" w:rsidRPr="008E0394">
        <w:t xml:space="preserve"> </w:t>
      </w:r>
    </w:p>
    <w:p w14:paraId="5B66D455" w14:textId="77777777" w:rsidR="0001069B" w:rsidRPr="008E0394" w:rsidRDefault="0001069B" w:rsidP="0096684A"/>
    <w:p w14:paraId="12EC9A6C" w14:textId="1285CCB7" w:rsidR="0001069B" w:rsidRPr="008E0394" w:rsidRDefault="00CA3C81" w:rsidP="0096684A">
      <w:r w:rsidRPr="008E0394">
        <w:t>Third, reliance on self-reported measures</w:t>
      </w:r>
      <w:r w:rsidR="001B21B4" w:rsidRPr="008E0394">
        <w:t xml:space="preserve"> on psychological distress</w:t>
      </w:r>
      <w:r w:rsidRPr="008E0394">
        <w:t xml:space="preserve"> may have </w:t>
      </w:r>
      <w:r w:rsidR="00B95936" w:rsidRPr="008E0394">
        <w:t>introduced</w:t>
      </w:r>
      <w:r w:rsidRPr="008E0394">
        <w:t xml:space="preserve"> a second source of</w:t>
      </w:r>
      <w:r w:rsidR="00EB4B65" w:rsidRPr="008E0394">
        <w:t xml:space="preserve"> bias</w:t>
      </w:r>
      <w:r w:rsidR="00B95936" w:rsidRPr="008E0394">
        <w:t>.</w:t>
      </w:r>
      <w:r w:rsidR="00EB4B65" w:rsidRPr="008E0394">
        <w:t xml:space="preserve"> </w:t>
      </w:r>
      <w:r w:rsidR="00E06D7A" w:rsidRPr="008E0394">
        <w:t>Overall l</w:t>
      </w:r>
      <w:r w:rsidR="00EB4B65" w:rsidRPr="008E0394">
        <w:t xml:space="preserve">evels of psychological distress are likely to have been under-reported </w:t>
      </w:r>
      <w:r w:rsidR="00EB4B65" w:rsidRPr="008E0394">
        <w:fldChar w:fldCharType="begin"/>
      </w:r>
      <w:r w:rsidR="00B20136" w:rsidRPr="008E0394">
        <w:instrText xml:space="preserve"> ADDIN EN.CITE &lt;EndNote&gt;&lt;Cite&gt;&lt;Author&gt;Hunt&lt;/Author&gt;&lt;Year&gt;2003&lt;/Year&gt;&lt;RecNum&gt;44&lt;/RecNum&gt;&lt;DisplayText&gt;[37]&lt;/DisplayText&gt;&lt;record&gt;&lt;rec-number&gt;44&lt;/rec-number&gt;&lt;foreign-keys&gt;&lt;key app="EN" db-id="z0dr2e0ptvfwf1ezwf65zf9r5a2p0wr9se90"&gt;44&lt;/key&gt;&lt;/foreign-keys&gt;&lt;ref-type name="Journal Article"&gt;17&lt;/ref-type&gt;&lt;contributors&gt;&lt;authors&gt;&lt;author&gt;Hunt, Melissa&lt;/author&gt;&lt;author&gt;Auriemma, Joseph&lt;/author&gt;&lt;author&gt;Cashaw, Ashara CA&lt;/author&gt;&lt;/authors&gt;&lt;/contributors&gt;&lt;titles&gt;&lt;title&gt;Self-report bias and underreporting of depression on the BDI-II&lt;/title&gt;&lt;secondary-title&gt;Journal of Personality Assessment&lt;/secondary-title&gt;&lt;/titles&gt;&lt;periodical&gt;&lt;full-title&gt;Journal of personality assessment&lt;/full-title&gt;&lt;abbr-1&gt;J Pers Assess&lt;/abbr-1&gt;&lt;/periodical&gt;&lt;pages&gt;26-30&lt;/pages&gt;&lt;volume&gt;80&lt;/volume&gt;&lt;number&gt;1&lt;/number&gt;&lt;dates&gt;&lt;year&gt;2003&lt;/year&gt;&lt;/dates&gt;&lt;isbn&gt;0022-3891&lt;/isbn&gt;&lt;urls&gt;&lt;/urls&gt;&lt;/record&gt;&lt;/Cite&gt;&lt;/EndNote&gt;</w:instrText>
      </w:r>
      <w:r w:rsidR="00EB4B65" w:rsidRPr="008E0394">
        <w:fldChar w:fldCharType="separate"/>
      </w:r>
      <w:r w:rsidR="00B20136" w:rsidRPr="008E0394">
        <w:rPr>
          <w:noProof/>
        </w:rPr>
        <w:t>[</w:t>
      </w:r>
      <w:hyperlink w:anchor="_ENREF_37" w:tooltip="Hunt, 2003 #44" w:history="1">
        <w:r w:rsidR="00B20136" w:rsidRPr="008E0394">
          <w:rPr>
            <w:noProof/>
          </w:rPr>
          <w:t>37</w:t>
        </w:r>
      </w:hyperlink>
      <w:r w:rsidR="00B20136" w:rsidRPr="008E0394">
        <w:rPr>
          <w:noProof/>
        </w:rPr>
        <w:t>]</w:t>
      </w:r>
      <w:r w:rsidR="00EB4B65" w:rsidRPr="008E0394">
        <w:fldChar w:fldCharType="end"/>
      </w:r>
      <w:r w:rsidR="00EB4B65" w:rsidRPr="008E0394">
        <w:t>.</w:t>
      </w:r>
      <w:r w:rsidR="00E06D7A" w:rsidRPr="008E0394">
        <w:t xml:space="preserve"> However, because of our large sample size, we were able to have an adequate number of participants in the psychologically distressed group for well-powered statistical analyses. </w:t>
      </w:r>
      <w:r w:rsidR="00FB3167" w:rsidRPr="008E0394">
        <w:t>It is also possible that</w:t>
      </w:r>
      <w:r w:rsidR="00E06D7A" w:rsidRPr="008E0394">
        <w:t xml:space="preserve"> participants who were psychological</w:t>
      </w:r>
      <w:r w:rsidR="00275919" w:rsidRPr="008E0394">
        <w:t>ly</w:t>
      </w:r>
      <w:r w:rsidR="00E06D7A" w:rsidRPr="008E0394">
        <w:t xml:space="preserve"> distressed </w:t>
      </w:r>
      <w:r w:rsidR="00093F9B" w:rsidRPr="008E0394">
        <w:t>could have a pessimistic reporting bias, and therefore may be</w:t>
      </w:r>
      <w:r w:rsidRPr="008E0394">
        <w:t xml:space="preserve"> </w:t>
      </w:r>
      <w:r w:rsidR="00E06D7A" w:rsidRPr="008E0394">
        <w:t xml:space="preserve">likely to </w:t>
      </w:r>
      <w:r w:rsidR="001B13FF" w:rsidRPr="008E0394">
        <w:t xml:space="preserve">under-report levels of general health. </w:t>
      </w:r>
      <w:r w:rsidR="004E1346" w:rsidRPr="008E0394">
        <w:t>Therefore, the association between psychological distress</w:t>
      </w:r>
      <w:r w:rsidR="001B13FF" w:rsidRPr="008E0394">
        <w:t xml:space="preserve"> and optimism with general health</w:t>
      </w:r>
      <w:r w:rsidR="004E1346" w:rsidRPr="008E0394">
        <w:t xml:space="preserve"> </w:t>
      </w:r>
      <w:r w:rsidR="00275919" w:rsidRPr="008E0394">
        <w:t>could have been</w:t>
      </w:r>
      <w:r w:rsidR="004E1346" w:rsidRPr="008E0394">
        <w:t xml:space="preserve"> inflated. Indeed, previous research on the association between optimism and physical health have shown that the associations were stronger when the measures of physical health were subjective rather than objective </w:t>
      </w:r>
      <w:r w:rsidR="004E1346" w:rsidRPr="008E0394">
        <w:fldChar w:fldCharType="begin"/>
      </w:r>
      <w:r w:rsidR="00B20136" w:rsidRPr="008E0394">
        <w:instrText xml:space="preserve"> ADDIN EN.CITE &lt;EndNote&gt;&lt;Cite&gt;&lt;Author&gt;Rasmussen&lt;/Author&gt;&lt;Year&gt;2009&lt;/Year&gt;&lt;RecNum&gt;50&lt;/RecNum&gt;&lt;DisplayText&gt;[38]&lt;/DisplayText&gt;&lt;record&gt;&lt;rec-number&gt;50&lt;/rec-number&gt;&lt;foreign-keys&gt;&lt;key app="EN" db-id="z0dr2e0ptvfwf1ezwf65zf9r5a2p0wr9se90"&gt;50&lt;/key&gt;&lt;/foreign-keys&gt;&lt;ref-type name="Journal Article"&gt;17&lt;/ref-type&gt;&lt;contributors&gt;&lt;authors&gt;&lt;author&gt;Rasmussen, HeatherN&lt;/author&gt;&lt;author&gt;Scheier, MichaelF&lt;/author&gt;&lt;author&gt;Greenhouse, JoelB&lt;/author&gt;&lt;/authors&gt;&lt;/contributors&gt;&lt;titles&gt;&lt;title&gt;Optimism and Physical Health: A Meta-analytic Review&lt;/title&gt;&lt;secondary-title&gt;Annals of Behavioral Medicine&lt;/secondary-title&gt;&lt;alt-title&gt;ann. behav. med.&lt;/alt-title&gt;&lt;/titles&gt;&lt;periodical&gt;&lt;full-title&gt;Annals of Behavioral Medicine&lt;/full-title&gt;&lt;abbr-1&gt;ann. behav. med.&lt;/abbr-1&gt;&lt;/periodical&gt;&lt;alt-periodical&gt;&lt;full-title&gt;Annals of Behavioral Medicine&lt;/full-title&gt;&lt;abbr-1&gt;ann. behav. med.&lt;/abbr-1&gt;&lt;/alt-periodical&gt;&lt;pages&gt;239-256&lt;/pages&gt;&lt;volume&gt;37&lt;/volume&gt;&lt;number&gt;3&lt;/number&gt;&lt;keywords&gt;&lt;keyword&gt;Optimism&lt;/keyword&gt;&lt;keyword&gt;Physical health&lt;/keyword&gt;&lt;keyword&gt;Expectancies&lt;/keyword&gt;&lt;keyword&gt;Quantitative review&lt;/keyword&gt;&lt;/keywords&gt;&lt;dates&gt;&lt;year&gt;2009&lt;/year&gt;&lt;pub-dates&gt;&lt;date&gt;2009/06/01&lt;/date&gt;&lt;/pub-dates&gt;&lt;/dates&gt;&lt;publisher&gt;Springer-Verlag&lt;/publisher&gt;&lt;isbn&gt;0883-6612&lt;/isbn&gt;&lt;urls&gt;&lt;related-urls&gt;&lt;url&gt;http://dx.doi.org/10.1007/s12160-009-9111-x&lt;/url&gt;&lt;/related-urls&gt;&lt;/urls&gt;&lt;electronic-resource-num&gt;10.1007/s12160-009-9111-x&lt;/electronic-resource-num&gt;&lt;language&gt;English&lt;/language&gt;&lt;/record&gt;&lt;/Cite&gt;&lt;/EndNote&gt;</w:instrText>
      </w:r>
      <w:r w:rsidR="004E1346" w:rsidRPr="008E0394">
        <w:fldChar w:fldCharType="separate"/>
      </w:r>
      <w:r w:rsidR="00B20136" w:rsidRPr="008E0394">
        <w:rPr>
          <w:noProof/>
        </w:rPr>
        <w:t>[</w:t>
      </w:r>
      <w:hyperlink w:anchor="_ENREF_38" w:tooltip="Rasmussen, 2009 #50" w:history="1">
        <w:r w:rsidR="00B20136" w:rsidRPr="008E0394">
          <w:rPr>
            <w:noProof/>
          </w:rPr>
          <w:t>38</w:t>
        </w:r>
      </w:hyperlink>
      <w:r w:rsidR="00B20136" w:rsidRPr="008E0394">
        <w:rPr>
          <w:noProof/>
        </w:rPr>
        <w:t>]</w:t>
      </w:r>
      <w:r w:rsidR="004E1346" w:rsidRPr="008E0394">
        <w:fldChar w:fldCharType="end"/>
      </w:r>
      <w:r w:rsidR="004E1346" w:rsidRPr="008E0394">
        <w:t xml:space="preserve">. However, given that overall levels of psychological distress in the current sample </w:t>
      </w:r>
      <w:r w:rsidR="00275919" w:rsidRPr="008E0394">
        <w:t>wa</w:t>
      </w:r>
      <w:r w:rsidR="004E1346" w:rsidRPr="008E0394">
        <w:t xml:space="preserve">s not very high, </w:t>
      </w:r>
      <w:r w:rsidR="001B13FF" w:rsidRPr="008E0394">
        <w:t>general health’s</w:t>
      </w:r>
      <w:r w:rsidR="004E1346" w:rsidRPr="008E0394">
        <w:t xml:space="preserve"> association </w:t>
      </w:r>
      <w:r w:rsidR="001B13FF" w:rsidRPr="008E0394">
        <w:t>with</w:t>
      </w:r>
      <w:r w:rsidR="004E1346" w:rsidRPr="008E0394">
        <w:t xml:space="preserve"> optimism and psychological distress </w:t>
      </w:r>
      <w:r w:rsidR="00467B3E" w:rsidRPr="008E0394">
        <w:t>w</w:t>
      </w:r>
      <w:r w:rsidR="001B13FF" w:rsidRPr="008E0394">
        <w:t>ere</w:t>
      </w:r>
      <w:r w:rsidR="004E1346" w:rsidRPr="008E0394">
        <w:t xml:space="preserve"> unlikely to be greatly affected. </w:t>
      </w:r>
    </w:p>
    <w:p w14:paraId="2E0237C8" w14:textId="77777777" w:rsidR="0001069B" w:rsidRPr="008E0394" w:rsidRDefault="0001069B" w:rsidP="0096684A"/>
    <w:p w14:paraId="2622C062" w14:textId="2E3014EE" w:rsidR="0001069B" w:rsidRPr="008E0394" w:rsidRDefault="008A4F88" w:rsidP="0096684A">
      <w:r w:rsidRPr="008E0394">
        <w:t xml:space="preserve">Fourth, we do not have information on what treatment the breast cancer patients received. </w:t>
      </w:r>
      <w:r w:rsidR="005028F9" w:rsidRPr="008E0394">
        <w:t>A previous study found that chemotherapy</w:t>
      </w:r>
      <w:r w:rsidR="00367153" w:rsidRPr="008E0394">
        <w:t xml:space="preserve"> </w:t>
      </w:r>
      <w:r w:rsidR="005028F9" w:rsidRPr="008E0394">
        <w:t xml:space="preserve">patients had </w:t>
      </w:r>
      <w:r w:rsidR="00367153" w:rsidRPr="008E0394">
        <w:t>higher levels of psychological distress compared to radiotherapy or surgery</w:t>
      </w:r>
      <w:r w:rsidR="005028F9" w:rsidRPr="008E0394">
        <w:t xml:space="preserve"> patients </w:t>
      </w:r>
      <w:r w:rsidR="005028F9" w:rsidRPr="008E0394">
        <w:fldChar w:fldCharType="begin">
          <w:fldData xml:space="preserve">PEVuZE5vdGU+PENpdGU+PEF1dGhvcj5IZXJzY2hiYWNoPC9BdXRob3I+PFllYXI+MjAwODwvWWVh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</w:fldData>
        </w:fldChar>
      </w:r>
      <w:r w:rsidR="00B20136" w:rsidRPr="008E0394">
        <w:instrText xml:space="preserve"> ADDIN EN.CITE </w:instrText>
      </w:r>
      <w:r w:rsidR="00B20136" w:rsidRPr="008E0394">
        <w:fldChar w:fldCharType="begin">
          <w:fldData xml:space="preserve">PEVuZE5vdGU+PENpdGU+PEF1dGhvcj5IZXJzY2hiYWNoPC9BdXRob3I+PFllYXI+MjAwODwvWWVh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</w:fldData>
        </w:fldChar>
      </w:r>
      <w:r w:rsidR="00B20136" w:rsidRPr="008E0394">
        <w:instrText xml:space="preserve"> ADDIN EN.CITE.DATA </w:instrText>
      </w:r>
      <w:r w:rsidR="00B20136" w:rsidRPr="008E0394">
        <w:fldChar w:fldCharType="end"/>
      </w:r>
      <w:r w:rsidR="005028F9" w:rsidRPr="008E0394">
        <w:fldChar w:fldCharType="separate"/>
      </w:r>
      <w:r w:rsidR="00B20136" w:rsidRPr="008E0394">
        <w:rPr>
          <w:noProof/>
        </w:rPr>
        <w:t>[</w:t>
      </w:r>
      <w:hyperlink w:anchor="_ENREF_39" w:tooltip="Herschbach, 2008 #3415" w:history="1">
        <w:r w:rsidR="00B20136" w:rsidRPr="008E0394">
          <w:rPr>
            <w:noProof/>
          </w:rPr>
          <w:t>39</w:t>
        </w:r>
      </w:hyperlink>
      <w:r w:rsidR="00B20136" w:rsidRPr="008E0394">
        <w:rPr>
          <w:noProof/>
        </w:rPr>
        <w:t>]</w:t>
      </w:r>
      <w:r w:rsidR="005028F9" w:rsidRPr="008E0394">
        <w:fldChar w:fldCharType="end"/>
      </w:r>
      <w:r w:rsidR="00367153" w:rsidRPr="008E0394">
        <w:t xml:space="preserve">. </w:t>
      </w:r>
      <w:r w:rsidRPr="008E0394">
        <w:t>With the increasing consideration of patients’ choice in treatments, this area requires future research.</w:t>
      </w:r>
      <w:r w:rsidR="00E45282" w:rsidRPr="008E0394">
        <w:t xml:space="preserve"> Fifth, the study examined optimism in general, which was the aim of the study. The study did not examine specific aspects of optimism. It is possible that specific aspects of optimism could be associated with breast cancer patients’ level of psychological distress differently, and this may be a possible future research direction. </w:t>
      </w:r>
    </w:p>
    <w:p w14:paraId="637D45B9" w14:textId="77777777" w:rsidR="0001069B" w:rsidRPr="008E0394" w:rsidRDefault="0001069B" w:rsidP="0096684A"/>
    <w:p w14:paraId="4023F896" w14:textId="32383E15" w:rsidR="00A630FA" w:rsidRPr="008E0394" w:rsidRDefault="008A4F88" w:rsidP="0096684A">
      <w:r w:rsidRPr="008E0394">
        <w:t>Finally</w:t>
      </w:r>
      <w:r w:rsidR="00CA3C81" w:rsidRPr="008E0394">
        <w:t xml:space="preserve">, </w:t>
      </w:r>
      <w:r w:rsidR="007037A3" w:rsidRPr="008E0394">
        <w:t>our analyses were limited by the available variables in the SHeS data. The available</w:t>
      </w:r>
      <w:r w:rsidR="00F328D4" w:rsidRPr="008E0394">
        <w:t xml:space="preserve"> measure of </w:t>
      </w:r>
      <w:r w:rsidR="007037A3" w:rsidRPr="008E0394">
        <w:t xml:space="preserve">optimism was a single-item measure. Therefore we were unable to examine what specific aspects the women were optimism about. Similarly, </w:t>
      </w:r>
      <w:r w:rsidR="00F328D4" w:rsidRPr="008E0394">
        <w:t>general health</w:t>
      </w:r>
      <w:r w:rsidR="007037A3" w:rsidRPr="008E0394">
        <w:t xml:space="preserve"> was also</w:t>
      </w:r>
      <w:r w:rsidR="00F328D4" w:rsidRPr="008E0394">
        <w:t xml:space="preserve"> broad</w:t>
      </w:r>
      <w:r w:rsidR="007037A3" w:rsidRPr="008E0394">
        <w:t xml:space="preserve"> and non-specific. P</w:t>
      </w:r>
      <w:r w:rsidR="00B95936" w:rsidRPr="008E0394">
        <w:t>oor</w:t>
      </w:r>
      <w:r w:rsidR="00F328D4" w:rsidRPr="008E0394">
        <w:t xml:space="preserve"> psychological health </w:t>
      </w:r>
      <w:r w:rsidR="00B95936" w:rsidRPr="008E0394">
        <w:t>could bias</w:t>
      </w:r>
      <w:r w:rsidR="00F328D4" w:rsidRPr="008E0394">
        <w:t xml:space="preserve"> </w:t>
      </w:r>
      <w:r w:rsidR="00B95936" w:rsidRPr="008E0394">
        <w:t xml:space="preserve">participant </w:t>
      </w:r>
      <w:r w:rsidR="00F328D4" w:rsidRPr="008E0394">
        <w:t>response to the general health item</w:t>
      </w:r>
      <w:r w:rsidR="00B95936" w:rsidRPr="008E0394">
        <w:t>, with psychologically distressed participants more like</w:t>
      </w:r>
      <w:r w:rsidR="00CA3C81" w:rsidRPr="008E0394">
        <w:t>ly</w:t>
      </w:r>
      <w:r w:rsidR="00B95936" w:rsidRPr="008E0394">
        <w:t xml:space="preserve"> to rate their general health as lower than non-distressed </w:t>
      </w:r>
      <w:r w:rsidR="00E06D7A" w:rsidRPr="008E0394">
        <w:t>participants</w:t>
      </w:r>
      <w:r w:rsidR="00B95936" w:rsidRPr="008E0394">
        <w:t>.</w:t>
      </w:r>
      <w:r w:rsidR="00F328D4" w:rsidRPr="008E0394">
        <w:t xml:space="preserve"> </w:t>
      </w:r>
      <w:r w:rsidR="00B95936" w:rsidRPr="008E0394">
        <w:t>This could</w:t>
      </w:r>
      <w:r w:rsidR="00F328D4" w:rsidRPr="008E0394">
        <w:t xml:space="preserve"> result in over-adjusting and lead to the non-significant result of optimism on psychological distress.</w:t>
      </w:r>
      <w:r w:rsidR="00FB3167" w:rsidRPr="008E0394">
        <w:t xml:space="preserve"> However, we found that the associations between optimism and general health were only weak.</w:t>
      </w:r>
      <w:r w:rsidR="00F328D4" w:rsidRPr="008E0394">
        <w:t xml:space="preserve"> </w:t>
      </w:r>
      <w:r w:rsidR="00FB3167" w:rsidRPr="008E0394">
        <w:t>In addition</w:t>
      </w:r>
      <w:r w:rsidR="00F328D4" w:rsidRPr="008E0394">
        <w:t xml:space="preserve">, the presence of a </w:t>
      </w:r>
      <w:r w:rsidR="00437101" w:rsidRPr="008E0394">
        <w:t xml:space="preserve">no cancer </w:t>
      </w:r>
      <w:r w:rsidR="00F328D4" w:rsidRPr="008E0394">
        <w:t xml:space="preserve">control group in our study enabled a comparison, in which results indicated that there was an optimism effect in this group. Therefore, </w:t>
      </w:r>
      <w:r w:rsidR="004D022D" w:rsidRPr="008E0394">
        <w:t>the absence of an optimism effect on psychological distress in the breast cancer group is unlikely to be due to the problem of</w:t>
      </w:r>
      <w:r w:rsidR="00F328D4" w:rsidRPr="008E0394">
        <w:t xml:space="preserve"> over-adjusting, and rather our results indicated that the effects of optimism on psychological distress is </w:t>
      </w:r>
      <w:r w:rsidR="004D022D" w:rsidRPr="008E0394">
        <w:t xml:space="preserve">health-specific. </w:t>
      </w:r>
    </w:p>
    <w:p w14:paraId="68E5868C" w14:textId="77777777" w:rsidR="00093F9B" w:rsidRPr="008E0394" w:rsidRDefault="00093F9B" w:rsidP="00093F9B">
      <w:pPr>
        <w:pStyle w:val="Default"/>
        <w:spacing w:line="480" w:lineRule="auto"/>
        <w:contextualSpacing/>
        <w:rPr>
          <w:rFonts w:ascii="Times New Roman" w:hAnsi="Times New Roman" w:cs="Times New Roman"/>
          <w:color w:val="auto"/>
          <w:lang w:val="en-AU" w:eastAsia="x-none"/>
        </w:rPr>
      </w:pPr>
    </w:p>
    <w:p w14:paraId="3F046F7B" w14:textId="4891AD95" w:rsidR="001B3C67" w:rsidRPr="008E0394" w:rsidRDefault="001B3C67" w:rsidP="00093F9B">
      <w:pPr>
        <w:pStyle w:val="Default"/>
        <w:spacing w:line="480" w:lineRule="auto"/>
        <w:contextualSpacing/>
        <w:rPr>
          <w:rFonts w:ascii="Times New Roman" w:hAnsi="Times New Roman" w:cs="Times New Roman"/>
          <w:color w:val="auto"/>
          <w:lang w:val="en-AU" w:eastAsia="x-none"/>
        </w:rPr>
      </w:pPr>
      <w:r w:rsidRPr="008E0394">
        <w:rPr>
          <w:rFonts w:ascii="Times New Roman" w:hAnsi="Times New Roman" w:cs="Times New Roman"/>
          <w:color w:val="auto"/>
          <w:lang w:val="en-AU" w:eastAsia="x-none"/>
        </w:rPr>
        <w:t xml:space="preserve">In conclusion, </w:t>
      </w:r>
      <w:r w:rsidR="00E06D7A" w:rsidRPr="008E0394">
        <w:rPr>
          <w:rFonts w:ascii="Times New Roman" w:hAnsi="Times New Roman" w:cs="Times New Roman"/>
          <w:color w:val="auto"/>
          <w:lang w:val="en-AU" w:eastAsia="x-none"/>
        </w:rPr>
        <w:t xml:space="preserve">in contrast to </w:t>
      </w:r>
      <w:r w:rsidR="00467B3E" w:rsidRPr="008E0394">
        <w:rPr>
          <w:rFonts w:ascii="Times New Roman" w:hAnsi="Times New Roman" w:cs="Times New Roman"/>
          <w:color w:val="auto"/>
          <w:lang w:val="en-AU" w:eastAsia="x-none"/>
        </w:rPr>
        <w:t>women</w:t>
      </w:r>
      <w:r w:rsidR="004634D3" w:rsidRPr="008E0394">
        <w:rPr>
          <w:rFonts w:ascii="Times New Roman" w:hAnsi="Times New Roman" w:cs="Times New Roman"/>
          <w:color w:val="auto"/>
          <w:lang w:val="en-AU" w:eastAsia="x-none"/>
        </w:rPr>
        <w:t xml:space="preserve"> in the</w:t>
      </w:r>
      <w:r w:rsidR="00E06D7A" w:rsidRPr="008E0394">
        <w:rPr>
          <w:rFonts w:ascii="Times New Roman" w:hAnsi="Times New Roman" w:cs="Times New Roman"/>
          <w:color w:val="auto"/>
          <w:lang w:val="en-AU" w:eastAsia="x-none"/>
        </w:rPr>
        <w:t xml:space="preserve"> general population with</w:t>
      </w:r>
      <w:r w:rsidR="004634D3" w:rsidRPr="008E0394">
        <w:rPr>
          <w:rFonts w:ascii="Times New Roman" w:hAnsi="Times New Roman" w:cs="Times New Roman"/>
          <w:color w:val="auto"/>
          <w:lang w:val="en-AU" w:eastAsia="x-none"/>
        </w:rPr>
        <w:t>out</w:t>
      </w:r>
      <w:r w:rsidR="00E06D7A" w:rsidRPr="008E0394">
        <w:rPr>
          <w:rFonts w:ascii="Times New Roman" w:hAnsi="Times New Roman" w:cs="Times New Roman"/>
          <w:color w:val="auto"/>
          <w:lang w:val="en-AU" w:eastAsia="x-none"/>
        </w:rPr>
        <w:t xml:space="preserve"> cancer, optimism was not associated with mental well-being after </w:t>
      </w:r>
      <w:r w:rsidR="004C2620" w:rsidRPr="008E0394">
        <w:rPr>
          <w:rFonts w:ascii="Times New Roman" w:hAnsi="Times New Roman" w:cs="Times New Roman"/>
          <w:color w:val="auto"/>
          <w:lang w:val="en-AU" w:eastAsia="x-none"/>
        </w:rPr>
        <w:t>adjusting for the effects of poorer general health</w:t>
      </w:r>
      <w:r w:rsidR="00CA3C81" w:rsidRPr="008E0394">
        <w:rPr>
          <w:rFonts w:ascii="Times New Roman" w:hAnsi="Times New Roman" w:cs="Times New Roman"/>
          <w:color w:val="auto"/>
          <w:lang w:val="en-AU" w:eastAsia="x-none"/>
        </w:rPr>
        <w:t xml:space="preserve"> in </w:t>
      </w:r>
      <w:r w:rsidR="005028F9" w:rsidRPr="008E0394">
        <w:rPr>
          <w:rFonts w:ascii="Times New Roman" w:hAnsi="Times New Roman" w:cs="Times New Roman"/>
          <w:color w:val="auto"/>
          <w:lang w:val="en-AU" w:eastAsia="x-none"/>
        </w:rPr>
        <w:t>breast cancer survivors</w:t>
      </w:r>
      <w:r w:rsidR="00E06D7A" w:rsidRPr="008E0394">
        <w:rPr>
          <w:rFonts w:ascii="Times New Roman" w:hAnsi="Times New Roman" w:cs="Times New Roman"/>
          <w:color w:val="auto"/>
          <w:lang w:val="en-AU" w:eastAsia="x-none"/>
        </w:rPr>
        <w:t xml:space="preserve">. </w:t>
      </w:r>
      <w:r w:rsidR="0033453F" w:rsidRPr="008E0394">
        <w:rPr>
          <w:rFonts w:ascii="Times New Roman" w:hAnsi="Times New Roman" w:cs="Times New Roman"/>
          <w:color w:val="auto"/>
          <w:lang w:val="en-AU" w:eastAsia="x-none"/>
        </w:rPr>
        <w:t xml:space="preserve">The study </w:t>
      </w:r>
      <w:r w:rsidR="00E00B5E" w:rsidRPr="008E0394">
        <w:rPr>
          <w:rFonts w:ascii="Times New Roman" w:hAnsi="Times New Roman" w:cs="Times New Roman"/>
          <w:color w:val="auto"/>
          <w:lang w:val="en-AU" w:eastAsia="x-none"/>
        </w:rPr>
        <w:t xml:space="preserve">identified </w:t>
      </w:r>
      <w:r w:rsidR="004634D3" w:rsidRPr="008E0394">
        <w:rPr>
          <w:rFonts w:ascii="Times New Roman" w:hAnsi="Times New Roman" w:cs="Times New Roman"/>
          <w:color w:val="auto"/>
          <w:lang w:val="en-AU" w:eastAsia="x-none"/>
        </w:rPr>
        <w:t>that</w:t>
      </w:r>
      <w:r w:rsidR="0033453F" w:rsidRPr="008E0394">
        <w:rPr>
          <w:rFonts w:ascii="Times New Roman" w:hAnsi="Times New Roman" w:cs="Times New Roman"/>
          <w:color w:val="auto"/>
          <w:lang w:val="en-AU" w:eastAsia="x-none"/>
        </w:rPr>
        <w:t xml:space="preserve"> general health is </w:t>
      </w:r>
      <w:r w:rsidR="00C459D4" w:rsidRPr="008E0394">
        <w:rPr>
          <w:rFonts w:ascii="Times New Roman" w:hAnsi="Times New Roman" w:cs="Times New Roman"/>
          <w:color w:val="auto"/>
          <w:lang w:val="en-AU" w:eastAsia="x-none"/>
        </w:rPr>
        <w:t>a</w:t>
      </w:r>
      <w:r w:rsidR="00E00B5E" w:rsidRPr="008E0394">
        <w:rPr>
          <w:rFonts w:ascii="Times New Roman" w:hAnsi="Times New Roman" w:cs="Times New Roman"/>
          <w:color w:val="auto"/>
          <w:lang w:val="en-AU" w:eastAsia="x-none"/>
        </w:rPr>
        <w:t>n</w:t>
      </w:r>
      <w:r w:rsidR="00C459D4" w:rsidRPr="008E0394">
        <w:rPr>
          <w:rFonts w:ascii="Times New Roman" w:hAnsi="Times New Roman" w:cs="Times New Roman"/>
          <w:color w:val="auto"/>
          <w:lang w:val="en-AU" w:eastAsia="x-none"/>
        </w:rPr>
        <w:t xml:space="preserve"> important </w:t>
      </w:r>
      <w:r w:rsidR="00E00B5E" w:rsidRPr="008E0394">
        <w:rPr>
          <w:rFonts w:ascii="Times New Roman" w:hAnsi="Times New Roman" w:cs="Times New Roman"/>
          <w:color w:val="auto"/>
          <w:lang w:val="en-AU" w:eastAsia="x-none"/>
        </w:rPr>
        <w:t>predictor of psychological distress among women with a breast cancer diagnosis.</w:t>
      </w:r>
      <w:r w:rsidR="00093F9B" w:rsidRPr="008E0394">
        <w:rPr>
          <w:rFonts w:ascii="Times New Roman" w:hAnsi="Times New Roman" w:cs="Times New Roman"/>
          <w:color w:val="auto"/>
          <w:lang w:val="en-AU" w:eastAsia="x-none"/>
        </w:rPr>
        <w:t xml:space="preserve"> </w:t>
      </w:r>
      <w:r w:rsidR="00E00B5E" w:rsidRPr="008E0394">
        <w:rPr>
          <w:rFonts w:ascii="Times New Roman" w:hAnsi="Times New Roman" w:cs="Times New Roman"/>
          <w:color w:val="auto"/>
          <w:lang w:val="en-AU" w:eastAsia="x-none"/>
        </w:rPr>
        <w:t xml:space="preserve">Hence, this research </w:t>
      </w:r>
      <w:r w:rsidR="00B20FB6" w:rsidRPr="008E0394">
        <w:rPr>
          <w:rFonts w:ascii="Times New Roman" w:hAnsi="Times New Roman" w:cs="Times New Roman"/>
          <w:color w:val="auto"/>
          <w:lang w:val="en-AU" w:eastAsia="x-none"/>
        </w:rPr>
        <w:t>confirms the value of multicomponent supportive care interventions for women with breast cancer.</w:t>
      </w:r>
      <w:r w:rsidR="00093F9B" w:rsidRPr="008E0394">
        <w:rPr>
          <w:rFonts w:ascii="Times New Roman" w:hAnsi="Times New Roman" w:cs="Times New Roman"/>
          <w:color w:val="auto"/>
          <w:lang w:val="en-AU" w:eastAsia="x-none"/>
        </w:rPr>
        <w:t xml:space="preserve"> </w:t>
      </w:r>
      <w:r w:rsidR="00B20FB6" w:rsidRPr="008E0394">
        <w:rPr>
          <w:rFonts w:ascii="Times New Roman" w:hAnsi="Times New Roman" w:cs="Times New Roman"/>
          <w:color w:val="auto"/>
          <w:lang w:val="en-AU" w:eastAsia="x-none"/>
        </w:rPr>
        <w:t>Specifically, it suggests that following breast cancer diagnosis</w:t>
      </w:r>
      <w:r w:rsidR="005028F9" w:rsidRPr="008E0394">
        <w:rPr>
          <w:rFonts w:ascii="Times New Roman" w:hAnsi="Times New Roman" w:cs="Times New Roman"/>
          <w:color w:val="auto"/>
          <w:lang w:val="en-AU" w:eastAsia="x-none"/>
        </w:rPr>
        <w:t>,</w:t>
      </w:r>
      <w:r w:rsidR="00B20FB6" w:rsidRPr="008E0394">
        <w:rPr>
          <w:rFonts w:ascii="Times New Roman" w:hAnsi="Times New Roman" w:cs="Times New Roman"/>
          <w:color w:val="auto"/>
          <w:lang w:val="en-AU" w:eastAsia="x-none"/>
        </w:rPr>
        <w:t xml:space="preserve"> healthcare professionals </w:t>
      </w:r>
      <w:r w:rsidR="005028F9" w:rsidRPr="008E0394">
        <w:rPr>
          <w:rFonts w:ascii="Times New Roman" w:hAnsi="Times New Roman" w:cs="Times New Roman"/>
          <w:color w:val="auto"/>
          <w:lang w:val="en-AU" w:eastAsia="x-none"/>
        </w:rPr>
        <w:t>need to</w:t>
      </w:r>
      <w:r w:rsidR="00B20FB6" w:rsidRPr="008E0394">
        <w:rPr>
          <w:rFonts w:ascii="Times New Roman" w:hAnsi="Times New Roman" w:cs="Times New Roman"/>
          <w:color w:val="auto"/>
          <w:lang w:val="en-AU" w:eastAsia="x-none"/>
        </w:rPr>
        <w:t xml:space="preserve"> provide advice and signpost to services </w:t>
      </w:r>
      <w:r w:rsidR="00222B4A" w:rsidRPr="008E0394">
        <w:rPr>
          <w:rFonts w:ascii="Times New Roman" w:hAnsi="Times New Roman" w:cs="Times New Roman"/>
          <w:color w:val="auto"/>
          <w:lang w:val="en-AU" w:eastAsia="x-none"/>
        </w:rPr>
        <w:t>that</w:t>
      </w:r>
      <w:r w:rsidR="00B20FB6" w:rsidRPr="008E0394">
        <w:rPr>
          <w:rFonts w:ascii="Times New Roman" w:hAnsi="Times New Roman" w:cs="Times New Roman"/>
          <w:color w:val="auto"/>
          <w:lang w:val="en-AU" w:eastAsia="x-none"/>
        </w:rPr>
        <w:t xml:space="preserve"> </w:t>
      </w:r>
      <w:r w:rsidR="00E00B5E" w:rsidRPr="008E0394">
        <w:rPr>
          <w:rFonts w:ascii="Times New Roman" w:hAnsi="Times New Roman" w:cs="Times New Roman"/>
          <w:color w:val="auto"/>
          <w:lang w:val="en-AU" w:eastAsia="x-none"/>
        </w:rPr>
        <w:t>assist women to</w:t>
      </w:r>
      <w:r w:rsidR="00B20FB6" w:rsidRPr="008E0394">
        <w:rPr>
          <w:rFonts w:ascii="Times New Roman" w:hAnsi="Times New Roman" w:cs="Times New Roman"/>
          <w:color w:val="auto"/>
          <w:lang w:val="en-AU" w:eastAsia="x-none"/>
        </w:rPr>
        <w:t xml:space="preserve"> maintain or</w:t>
      </w:r>
      <w:r w:rsidR="00E00B5E" w:rsidRPr="008E0394">
        <w:rPr>
          <w:rFonts w:ascii="Times New Roman" w:hAnsi="Times New Roman" w:cs="Times New Roman"/>
          <w:color w:val="auto"/>
          <w:lang w:val="en-AU" w:eastAsia="x-none"/>
        </w:rPr>
        <w:t xml:space="preserve"> improve</w:t>
      </w:r>
      <w:r w:rsidR="005028F9" w:rsidRPr="008E0394">
        <w:rPr>
          <w:rFonts w:ascii="Times New Roman" w:hAnsi="Times New Roman" w:cs="Times New Roman"/>
          <w:color w:val="auto"/>
          <w:lang w:val="en-AU" w:eastAsia="x-none"/>
        </w:rPr>
        <w:t xml:space="preserve"> both their psychological and </w:t>
      </w:r>
      <w:r w:rsidR="00E00B5E" w:rsidRPr="008E0394">
        <w:rPr>
          <w:rFonts w:ascii="Times New Roman" w:hAnsi="Times New Roman" w:cs="Times New Roman"/>
          <w:color w:val="auto"/>
          <w:lang w:val="en-AU" w:eastAsia="x-none"/>
        </w:rPr>
        <w:t>general health</w:t>
      </w:r>
      <w:r w:rsidR="00C7511C" w:rsidRPr="008E0394">
        <w:rPr>
          <w:rFonts w:ascii="Times New Roman" w:hAnsi="Times New Roman" w:cs="Times New Roman"/>
          <w:color w:val="auto"/>
          <w:lang w:val="en-AU" w:eastAsia="x-none"/>
        </w:rPr>
        <w:t>.</w:t>
      </w:r>
    </w:p>
    <w:p w14:paraId="2835851F" w14:textId="77777777" w:rsidR="001B3C67" w:rsidRPr="008E0394" w:rsidRDefault="001B3C67" w:rsidP="0096684A">
      <w:pPr>
        <w:pStyle w:val="Heading1"/>
        <w:rPr>
          <w:lang w:val="en-AU"/>
        </w:rPr>
      </w:pPr>
      <w:r w:rsidRPr="008E0394">
        <w:rPr>
          <w:lang w:val="en-AU"/>
        </w:rPr>
        <w:t>Acknowledgements</w:t>
      </w:r>
    </w:p>
    <w:p w14:paraId="5BC91604" w14:textId="48679CB3" w:rsidR="00B90EB1" w:rsidRPr="008E0394" w:rsidRDefault="00B90EB1" w:rsidP="0096684A">
      <w:r w:rsidRPr="008E0394">
        <w:t xml:space="preserve">The research was undertaken as a holder of a University of Queensland Graduate School International Travel Award. We acknowledge The University of Queensland Graduate School for providing funding to enable this research. The </w:t>
      </w:r>
      <w:r w:rsidR="004634D3" w:rsidRPr="008E0394">
        <w:t>funder</w:t>
      </w:r>
      <w:r w:rsidRPr="008E0394">
        <w:t xml:space="preserve"> had no role in the study design, collection, analysis and interpretation of data. We also acknowledge the assistance of Information and Statistics Division Scotland who carried out the linkage of the Scottish Health Survey data to </w:t>
      </w:r>
      <w:r w:rsidR="004634D3" w:rsidRPr="008E0394">
        <w:t xml:space="preserve">Scottish </w:t>
      </w:r>
      <w:r w:rsidRPr="008E0394">
        <w:t>Cancer Registry data and who provided the data for this study.</w:t>
      </w:r>
    </w:p>
    <w:p w14:paraId="47ECC242" w14:textId="77777777" w:rsidR="00D624F9" w:rsidRPr="008E0394" w:rsidRDefault="00D624F9" w:rsidP="00D624F9">
      <w:pPr>
        <w:pStyle w:val="Heading1"/>
        <w:rPr>
          <w:lang w:val="en-AU"/>
        </w:rPr>
      </w:pPr>
      <w:r w:rsidRPr="008E0394">
        <w:rPr>
          <w:lang w:val="en-AU"/>
        </w:rPr>
        <w:t>Conflict of interest</w:t>
      </w:r>
    </w:p>
    <w:p w14:paraId="49F351D3" w14:textId="2EE19B8B" w:rsidR="00093F9B" w:rsidRPr="008E0394" w:rsidRDefault="00D624F9" w:rsidP="0096684A">
      <w:r w:rsidRPr="008E0394">
        <w:t>The authors declare that they have no conflict of interest.</w:t>
      </w:r>
    </w:p>
    <w:p w14:paraId="5679E9C7" w14:textId="77777777" w:rsidR="001B3C67" w:rsidRPr="008E0394" w:rsidRDefault="001B3C67" w:rsidP="00B20136">
      <w:pPr>
        <w:pStyle w:val="Heading1"/>
        <w:rPr>
          <w:lang w:val="en-AU"/>
        </w:rPr>
      </w:pPr>
      <w:r w:rsidRPr="008E0394">
        <w:rPr>
          <w:lang w:val="en-AU"/>
        </w:rPr>
        <w:t>References</w:t>
      </w:r>
    </w:p>
    <w:p w14:paraId="1A534417" w14:textId="77777777" w:rsidR="00B20136" w:rsidRPr="008E0394" w:rsidRDefault="007B2566" w:rsidP="00B20136">
      <w:pPr>
        <w:pStyle w:val="EndNoteBibliography"/>
        <w:spacing w:after="0" w:line="480" w:lineRule="auto"/>
        <w:ind w:left="720" w:hanging="720"/>
        <w:rPr>
          <w:noProof/>
        </w:rPr>
      </w:pPr>
      <w:r w:rsidRPr="008E0394">
        <w:fldChar w:fldCharType="begin"/>
      </w:r>
      <w:r w:rsidRPr="008E0394">
        <w:instrText xml:space="preserve"> ADDIN EN.REFLIST </w:instrText>
      </w:r>
      <w:r w:rsidRPr="008E0394">
        <w:fldChar w:fldCharType="separate"/>
      </w:r>
      <w:bookmarkStart w:id="1" w:name="_ENREF_1"/>
      <w:r w:rsidR="00B20136" w:rsidRPr="008E0394">
        <w:rPr>
          <w:noProof/>
        </w:rPr>
        <w:t>1.</w:t>
      </w:r>
      <w:r w:rsidR="00B20136" w:rsidRPr="008E0394">
        <w:rPr>
          <w:noProof/>
        </w:rPr>
        <w:tab/>
        <w:t>Evans J, Atherton I, Dibben CJ, Hubbard G (2011) The health and well-being of people with a previous diagnosis of cancer: A record-linkage study in Scotland Journal of Public Health and Epidemiology 3: 429-432</w:t>
      </w:r>
      <w:bookmarkEnd w:id="1"/>
    </w:p>
    <w:p w14:paraId="57394F0F" w14:textId="77777777" w:rsidR="00B20136" w:rsidRPr="008E0394" w:rsidRDefault="00B20136" w:rsidP="00B20136">
      <w:pPr>
        <w:pStyle w:val="EndNoteBibliography"/>
        <w:spacing w:after="0" w:line="480" w:lineRule="auto"/>
        <w:ind w:left="720" w:hanging="720"/>
        <w:rPr>
          <w:noProof/>
        </w:rPr>
      </w:pPr>
      <w:bookmarkStart w:id="2" w:name="_ENREF_2"/>
      <w:r w:rsidRPr="008E0394">
        <w:rPr>
          <w:noProof/>
        </w:rPr>
        <w:t>2.</w:t>
      </w:r>
      <w:r w:rsidRPr="008E0394">
        <w:rPr>
          <w:noProof/>
        </w:rPr>
        <w:tab/>
        <w:t>Phillips-Salimi C, Andrykowski M (2013) Physical and mental health status of female adolescent/young adult survivors of breast and gynecological cancer: a national, population-based, case-control study Support Care Cancer 21: 1597-1604</w:t>
      </w:r>
      <w:bookmarkEnd w:id="2"/>
    </w:p>
    <w:p w14:paraId="71B1449F" w14:textId="77777777" w:rsidR="00B20136" w:rsidRPr="008E0394" w:rsidRDefault="00B20136" w:rsidP="00B20136">
      <w:pPr>
        <w:pStyle w:val="EndNoteBibliography"/>
        <w:spacing w:after="0" w:line="480" w:lineRule="auto"/>
        <w:ind w:left="720" w:hanging="720"/>
        <w:rPr>
          <w:noProof/>
        </w:rPr>
      </w:pPr>
      <w:bookmarkStart w:id="3" w:name="_ENREF_3"/>
      <w:r w:rsidRPr="008E0394">
        <w:rPr>
          <w:noProof/>
        </w:rPr>
        <w:t>3.</w:t>
      </w:r>
      <w:r w:rsidRPr="008E0394">
        <w:rPr>
          <w:noProof/>
        </w:rPr>
        <w:tab/>
        <w:t>Kim K, Cho Y, Shin D, Lee J, Ko Y-J, Park S (2013) Comparison of physical and mental health status between cancer survivors and the general population: a Korean population-based survey (KNHANES II-IV) Support Care Cancer 21: 3471-3481</w:t>
      </w:r>
      <w:bookmarkEnd w:id="3"/>
    </w:p>
    <w:p w14:paraId="434549D6" w14:textId="77777777" w:rsidR="00B20136" w:rsidRPr="008E0394" w:rsidRDefault="00B20136" w:rsidP="00B20136">
      <w:pPr>
        <w:pStyle w:val="EndNoteBibliography"/>
        <w:spacing w:after="0" w:line="480" w:lineRule="auto"/>
        <w:ind w:left="720" w:hanging="720"/>
        <w:rPr>
          <w:noProof/>
        </w:rPr>
      </w:pPr>
      <w:bookmarkStart w:id="4" w:name="_ENREF_4"/>
      <w:r w:rsidRPr="008E0394">
        <w:rPr>
          <w:noProof/>
        </w:rPr>
        <w:t>4.</w:t>
      </w:r>
      <w:r w:rsidRPr="008E0394">
        <w:rPr>
          <w:noProof/>
        </w:rPr>
        <w:tab/>
        <w:t>Romito F, Cormio C, Giotta F, Colucci G, Mattioli V (2012) Quality of life, fatigue and depression in Italian long-term breast cancer survivors Support Care Cancer 20: 2941-2948</w:t>
      </w:r>
      <w:bookmarkEnd w:id="4"/>
    </w:p>
    <w:p w14:paraId="2992DB9C" w14:textId="77777777" w:rsidR="00B20136" w:rsidRPr="008E0394" w:rsidRDefault="00B20136" w:rsidP="00B20136">
      <w:pPr>
        <w:pStyle w:val="EndNoteBibliography"/>
        <w:spacing w:after="0" w:line="480" w:lineRule="auto"/>
        <w:ind w:left="720" w:hanging="720"/>
        <w:rPr>
          <w:noProof/>
        </w:rPr>
      </w:pPr>
      <w:bookmarkStart w:id="5" w:name="_ENREF_5"/>
      <w:r w:rsidRPr="008E0394">
        <w:rPr>
          <w:noProof/>
        </w:rPr>
        <w:t>5.</w:t>
      </w:r>
      <w:r w:rsidRPr="008E0394">
        <w:rPr>
          <w:noProof/>
        </w:rPr>
        <w:tab/>
        <w:t>Dunn LB, Langford DJ, Paul SM, Berman MB, Shumay DM, Kober K, Merriman JD, West C, Neuhaus JM, Miaskowski C (2015) Trajectories of fear of recurrence in women with breast cancer Support Care Cancer 23: 2033-2043</w:t>
      </w:r>
      <w:bookmarkEnd w:id="5"/>
    </w:p>
    <w:p w14:paraId="2158B26F" w14:textId="77777777" w:rsidR="00B20136" w:rsidRPr="008E0394" w:rsidRDefault="00B20136" w:rsidP="00B20136">
      <w:pPr>
        <w:pStyle w:val="EndNoteBibliography"/>
        <w:spacing w:after="0" w:line="480" w:lineRule="auto"/>
        <w:ind w:left="720" w:hanging="720"/>
        <w:rPr>
          <w:noProof/>
        </w:rPr>
      </w:pPr>
      <w:bookmarkStart w:id="6" w:name="_ENREF_6"/>
      <w:r w:rsidRPr="008E0394">
        <w:rPr>
          <w:noProof/>
        </w:rPr>
        <w:t>6.</w:t>
      </w:r>
      <w:r w:rsidRPr="008E0394">
        <w:rPr>
          <w:noProof/>
        </w:rPr>
        <w:tab/>
        <w:t>Butow PN, Phillips F, Schweder J, White K, Underhill C, Goldstein D, Clinical Oncological Soc A (2012) Psychosocial well-being and supportive care needs of cancer patients living in urban and rural/regional areas: a systematic review Support Care Cancer 20: 1-22</w:t>
      </w:r>
      <w:bookmarkEnd w:id="6"/>
    </w:p>
    <w:p w14:paraId="4C89D314" w14:textId="77777777" w:rsidR="00B20136" w:rsidRPr="008E0394" w:rsidRDefault="00B20136" w:rsidP="00B20136">
      <w:pPr>
        <w:pStyle w:val="EndNoteBibliography"/>
        <w:spacing w:after="0" w:line="480" w:lineRule="auto"/>
        <w:ind w:left="720" w:hanging="720"/>
        <w:rPr>
          <w:noProof/>
        </w:rPr>
      </w:pPr>
      <w:bookmarkStart w:id="7" w:name="_ENREF_7"/>
      <w:r w:rsidRPr="008E0394">
        <w:rPr>
          <w:noProof/>
        </w:rPr>
        <w:t>7.</w:t>
      </w:r>
      <w:r w:rsidRPr="008E0394">
        <w:rPr>
          <w:noProof/>
        </w:rPr>
        <w:tab/>
        <w:t>Scheier M, Carver C (1992) Effects of optimism on psychological and physical well-being: Theoretical overview and empirical update Cogn Ther Res 16: 201-228</w:t>
      </w:r>
      <w:bookmarkEnd w:id="7"/>
    </w:p>
    <w:p w14:paraId="06DB5CBE" w14:textId="77777777" w:rsidR="00B20136" w:rsidRPr="008E0394" w:rsidRDefault="00B20136" w:rsidP="00B20136">
      <w:pPr>
        <w:pStyle w:val="EndNoteBibliography"/>
        <w:spacing w:after="0" w:line="480" w:lineRule="auto"/>
        <w:ind w:left="720" w:hanging="720"/>
        <w:rPr>
          <w:noProof/>
        </w:rPr>
      </w:pPr>
      <w:bookmarkStart w:id="8" w:name="_ENREF_8"/>
      <w:r w:rsidRPr="008E0394">
        <w:rPr>
          <w:noProof/>
        </w:rPr>
        <w:t>8.</w:t>
      </w:r>
      <w:r w:rsidRPr="008E0394">
        <w:rPr>
          <w:noProof/>
        </w:rPr>
        <w:tab/>
        <w:t>Von Ah D, Kang DH, Carpenter JS (2007) Stress, optimism, and social support: impact on immune responses in breast cancer Res Nurs Health 30: 72-83</w:t>
      </w:r>
      <w:bookmarkEnd w:id="8"/>
    </w:p>
    <w:p w14:paraId="33C8B6B2" w14:textId="77777777" w:rsidR="00B20136" w:rsidRPr="008E0394" w:rsidRDefault="00B20136" w:rsidP="00B20136">
      <w:pPr>
        <w:pStyle w:val="EndNoteBibliography"/>
        <w:spacing w:after="0" w:line="480" w:lineRule="auto"/>
        <w:ind w:left="720" w:hanging="720"/>
        <w:rPr>
          <w:noProof/>
        </w:rPr>
      </w:pPr>
      <w:bookmarkStart w:id="9" w:name="_ENREF_9"/>
      <w:r w:rsidRPr="008E0394">
        <w:rPr>
          <w:noProof/>
        </w:rPr>
        <w:t>9.</w:t>
      </w:r>
      <w:r w:rsidRPr="008E0394">
        <w:rPr>
          <w:noProof/>
        </w:rPr>
        <w:tab/>
        <w:t>Nes LS, Segerstrom SC (2006) Dispositional optimism and coping: a meta-analytic review Personality and social psychology review : an official journal of the Society for Personality and Social Psychology, Inc 10: 235-251</w:t>
      </w:r>
      <w:bookmarkEnd w:id="9"/>
    </w:p>
    <w:p w14:paraId="77CA953B" w14:textId="77777777" w:rsidR="00B20136" w:rsidRPr="008E0394" w:rsidRDefault="00B20136" w:rsidP="00B20136">
      <w:pPr>
        <w:pStyle w:val="EndNoteBibliography"/>
        <w:spacing w:after="0" w:line="480" w:lineRule="auto"/>
        <w:ind w:left="720" w:hanging="720"/>
        <w:rPr>
          <w:noProof/>
        </w:rPr>
      </w:pPr>
      <w:bookmarkStart w:id="10" w:name="_ENREF_10"/>
      <w:r w:rsidRPr="008E0394">
        <w:rPr>
          <w:noProof/>
        </w:rPr>
        <w:t>10.</w:t>
      </w:r>
      <w:r w:rsidRPr="008E0394">
        <w:rPr>
          <w:noProof/>
        </w:rPr>
        <w:tab/>
        <w:t>Ehrenreich B (2010) Smile or die: How positive thinking fooled America and the world. Granta books</w:t>
      </w:r>
      <w:bookmarkEnd w:id="10"/>
    </w:p>
    <w:p w14:paraId="75920124" w14:textId="77777777" w:rsidR="00B20136" w:rsidRPr="008E0394" w:rsidRDefault="00B20136" w:rsidP="00B20136">
      <w:pPr>
        <w:pStyle w:val="EndNoteBibliography"/>
        <w:spacing w:after="0" w:line="480" w:lineRule="auto"/>
        <w:ind w:left="720" w:hanging="720"/>
        <w:rPr>
          <w:noProof/>
        </w:rPr>
      </w:pPr>
      <w:bookmarkStart w:id="11" w:name="_ENREF_11"/>
      <w:r w:rsidRPr="008E0394">
        <w:rPr>
          <w:noProof/>
        </w:rPr>
        <w:t>11.</w:t>
      </w:r>
      <w:r w:rsidRPr="008E0394">
        <w:rPr>
          <w:noProof/>
        </w:rPr>
        <w:tab/>
        <w:t>Jarrett NJ, Payne SA (2000) Creating and maintaining ‘optimism’ in cancer care communication International Journal of Nursing Studies 37: 81-90</w:t>
      </w:r>
      <w:bookmarkEnd w:id="11"/>
    </w:p>
    <w:p w14:paraId="66800CC7" w14:textId="77777777" w:rsidR="00B20136" w:rsidRPr="008E0394" w:rsidRDefault="00B20136" w:rsidP="00B20136">
      <w:pPr>
        <w:pStyle w:val="EndNoteBibliography"/>
        <w:spacing w:after="0" w:line="480" w:lineRule="auto"/>
        <w:ind w:left="720" w:hanging="720"/>
        <w:rPr>
          <w:noProof/>
        </w:rPr>
      </w:pPr>
      <w:bookmarkStart w:id="12" w:name="_ENREF_12"/>
      <w:r w:rsidRPr="008E0394">
        <w:rPr>
          <w:noProof/>
        </w:rPr>
        <w:t>12.</w:t>
      </w:r>
      <w:r w:rsidRPr="008E0394">
        <w:rPr>
          <w:noProof/>
        </w:rPr>
        <w:tab/>
        <w:t>Holloway CMB, Saskin R, Paszat L (2008) Geographic variation and physician specialization in the use of percutaneous biopsy for breast cancer diagnosis Canadian journal of surgery Journal canadien de chirurgie 51: 453-463</w:t>
      </w:r>
      <w:bookmarkEnd w:id="12"/>
    </w:p>
    <w:p w14:paraId="4B6DD041" w14:textId="77777777" w:rsidR="00B20136" w:rsidRPr="008E0394" w:rsidRDefault="00B20136" w:rsidP="00B20136">
      <w:pPr>
        <w:pStyle w:val="EndNoteBibliography"/>
        <w:spacing w:after="0" w:line="480" w:lineRule="auto"/>
        <w:ind w:left="720" w:hanging="720"/>
        <w:rPr>
          <w:noProof/>
        </w:rPr>
      </w:pPr>
      <w:bookmarkStart w:id="13" w:name="_ENREF_13"/>
      <w:r w:rsidRPr="008E0394">
        <w:rPr>
          <w:noProof/>
        </w:rPr>
        <w:t>13.</w:t>
      </w:r>
      <w:r w:rsidRPr="008E0394">
        <w:rPr>
          <w:noProof/>
        </w:rPr>
        <w:tab/>
        <w:t>Lederberg MS, Greenstein M, Holland JC (2015) Supportive Psychotherapy and Cancer Psychooncology: 443</w:t>
      </w:r>
      <w:bookmarkEnd w:id="13"/>
    </w:p>
    <w:p w14:paraId="265D21B2" w14:textId="77777777" w:rsidR="00B20136" w:rsidRPr="008E0394" w:rsidRDefault="00B20136" w:rsidP="00B20136">
      <w:pPr>
        <w:pStyle w:val="EndNoteBibliography"/>
        <w:spacing w:after="0" w:line="480" w:lineRule="auto"/>
        <w:ind w:left="720" w:hanging="720"/>
        <w:rPr>
          <w:noProof/>
        </w:rPr>
      </w:pPr>
      <w:bookmarkStart w:id="14" w:name="_ENREF_14"/>
      <w:r w:rsidRPr="008E0394">
        <w:rPr>
          <w:noProof/>
        </w:rPr>
        <w:t>14.</w:t>
      </w:r>
      <w:r w:rsidRPr="008E0394">
        <w:rPr>
          <w:noProof/>
        </w:rPr>
        <w:tab/>
        <w:t>Hulbert-Williams N, Hubbard G (in press) Psychosocial adjustment to cancer. In: Wyatt D, Hulbert-Williams N (eds) Cancer care- a biopsychosocial approach. Sage, London.</w:t>
      </w:r>
      <w:bookmarkEnd w:id="14"/>
    </w:p>
    <w:p w14:paraId="53F033A6" w14:textId="77777777" w:rsidR="00B20136" w:rsidRPr="008E0394" w:rsidRDefault="00B20136" w:rsidP="00B20136">
      <w:pPr>
        <w:pStyle w:val="EndNoteBibliography"/>
        <w:spacing w:after="0" w:line="480" w:lineRule="auto"/>
        <w:ind w:left="720" w:hanging="720"/>
        <w:rPr>
          <w:noProof/>
        </w:rPr>
      </w:pPr>
      <w:bookmarkStart w:id="15" w:name="_ENREF_15"/>
      <w:r w:rsidRPr="008E0394">
        <w:rPr>
          <w:noProof/>
        </w:rPr>
        <w:t>15.</w:t>
      </w:r>
      <w:r w:rsidRPr="008E0394">
        <w:rPr>
          <w:noProof/>
        </w:rPr>
        <w:tab/>
        <w:t>Colby DA, Shifren K (2013) Optimism, mental health, and quality of life: a study among breast cancer patients Psychol Health Med 18: 10-20</w:t>
      </w:r>
      <w:bookmarkEnd w:id="15"/>
    </w:p>
    <w:p w14:paraId="445AB5EB" w14:textId="77777777" w:rsidR="00B20136" w:rsidRPr="008E0394" w:rsidRDefault="00B20136" w:rsidP="00B20136">
      <w:pPr>
        <w:pStyle w:val="EndNoteBibliography"/>
        <w:spacing w:after="0" w:line="480" w:lineRule="auto"/>
        <w:ind w:left="720" w:hanging="720"/>
        <w:rPr>
          <w:noProof/>
        </w:rPr>
      </w:pPr>
      <w:bookmarkStart w:id="16" w:name="_ENREF_16"/>
      <w:r w:rsidRPr="008E0394">
        <w:rPr>
          <w:noProof/>
        </w:rPr>
        <w:t>16.</w:t>
      </w:r>
      <w:r w:rsidRPr="008E0394">
        <w:rPr>
          <w:noProof/>
        </w:rPr>
        <w:tab/>
        <w:t>Matthews EE, Cook PF (2009) Relationships among optimism, well-being, self-transcendence, coping, and social support in women during treatment for breast cancer Psychooncology 18: 716-726</w:t>
      </w:r>
      <w:bookmarkEnd w:id="16"/>
    </w:p>
    <w:p w14:paraId="3A214423" w14:textId="77777777" w:rsidR="00B20136" w:rsidRPr="008E0394" w:rsidRDefault="00B20136" w:rsidP="00B20136">
      <w:pPr>
        <w:pStyle w:val="EndNoteBibliography"/>
        <w:spacing w:after="0" w:line="480" w:lineRule="auto"/>
        <w:ind w:left="720" w:hanging="720"/>
        <w:rPr>
          <w:noProof/>
        </w:rPr>
      </w:pPr>
      <w:bookmarkStart w:id="17" w:name="_ENREF_17"/>
      <w:r w:rsidRPr="008E0394">
        <w:rPr>
          <w:noProof/>
        </w:rPr>
        <w:t>17.</w:t>
      </w:r>
      <w:r w:rsidRPr="008E0394">
        <w:rPr>
          <w:noProof/>
        </w:rPr>
        <w:tab/>
        <w:t>Friedman LC, Kalidas M, Elledge R, Chang J, Romero C, Husain I, Dulay MF, Liscum KR (2006) Optimism, social support and psychosocial functioning among women with breast cancer Psychooncology 15: 595-603</w:t>
      </w:r>
      <w:bookmarkEnd w:id="17"/>
    </w:p>
    <w:p w14:paraId="7DAA39B1" w14:textId="77777777" w:rsidR="00B20136" w:rsidRPr="008E0394" w:rsidRDefault="00B20136" w:rsidP="00B20136">
      <w:pPr>
        <w:pStyle w:val="EndNoteBibliography"/>
        <w:spacing w:after="0" w:line="480" w:lineRule="auto"/>
        <w:ind w:left="720" w:hanging="720"/>
        <w:rPr>
          <w:noProof/>
        </w:rPr>
      </w:pPr>
      <w:bookmarkStart w:id="18" w:name="_ENREF_18"/>
      <w:r w:rsidRPr="008E0394">
        <w:rPr>
          <w:noProof/>
        </w:rPr>
        <w:t>18.</w:t>
      </w:r>
      <w:r w:rsidRPr="008E0394">
        <w:rPr>
          <w:noProof/>
        </w:rPr>
        <w:tab/>
        <w:t>Nes LS, Segerstrom SC (2006) Dispositional Optimism and Coping: A Meta-Analytic Review Personality and Social Psychology Review 10: 235-251</w:t>
      </w:r>
      <w:bookmarkEnd w:id="18"/>
    </w:p>
    <w:p w14:paraId="35CAC236" w14:textId="77777777" w:rsidR="00B20136" w:rsidRPr="008E0394" w:rsidRDefault="00B20136" w:rsidP="00B20136">
      <w:pPr>
        <w:pStyle w:val="EndNoteBibliography"/>
        <w:spacing w:after="0" w:line="480" w:lineRule="auto"/>
        <w:ind w:left="720" w:hanging="720"/>
        <w:rPr>
          <w:noProof/>
        </w:rPr>
      </w:pPr>
      <w:bookmarkStart w:id="19" w:name="_ENREF_19"/>
      <w:r w:rsidRPr="008E0394">
        <w:rPr>
          <w:noProof/>
        </w:rPr>
        <w:t>19.</w:t>
      </w:r>
      <w:r w:rsidRPr="008E0394">
        <w:rPr>
          <w:noProof/>
        </w:rPr>
        <w:tab/>
        <w:t>Chang EC (2001) Optimism &amp; pessimism: Implications for theory, research, and practice. American Psychological Association</w:t>
      </w:r>
      <w:bookmarkEnd w:id="19"/>
    </w:p>
    <w:p w14:paraId="57544B91" w14:textId="77777777" w:rsidR="00B20136" w:rsidRPr="008E0394" w:rsidRDefault="00B20136" w:rsidP="00B20136">
      <w:pPr>
        <w:pStyle w:val="EndNoteBibliography"/>
        <w:spacing w:after="0" w:line="480" w:lineRule="auto"/>
        <w:ind w:left="720" w:hanging="720"/>
        <w:rPr>
          <w:noProof/>
        </w:rPr>
      </w:pPr>
      <w:bookmarkStart w:id="20" w:name="_ENREF_20"/>
      <w:r w:rsidRPr="008E0394">
        <w:rPr>
          <w:noProof/>
        </w:rPr>
        <w:t>20.</w:t>
      </w:r>
      <w:r w:rsidRPr="008E0394">
        <w:rPr>
          <w:noProof/>
        </w:rPr>
        <w:tab/>
        <w:t>Stefanic N, Caputi P, Iverson D (2014) Investigating physical symptom burden and personal goal interference in early-stage breast cancer patients Support Care Cancer 22: 713-720</w:t>
      </w:r>
      <w:bookmarkEnd w:id="20"/>
    </w:p>
    <w:p w14:paraId="1F99F09C" w14:textId="77777777" w:rsidR="00B20136" w:rsidRPr="008E0394" w:rsidRDefault="00B20136" w:rsidP="00B20136">
      <w:pPr>
        <w:pStyle w:val="EndNoteBibliography"/>
        <w:spacing w:after="0" w:line="480" w:lineRule="auto"/>
        <w:ind w:left="720" w:hanging="720"/>
        <w:rPr>
          <w:noProof/>
        </w:rPr>
      </w:pPr>
      <w:bookmarkStart w:id="21" w:name="_ENREF_21"/>
      <w:r w:rsidRPr="008E0394">
        <w:rPr>
          <w:noProof/>
        </w:rPr>
        <w:t>21.</w:t>
      </w:r>
      <w:r w:rsidRPr="008E0394">
        <w:rPr>
          <w:noProof/>
        </w:rPr>
        <w:tab/>
        <w:t>Andritsch E, Dietmaier G, Hofmann G, Zloklikovits S, Samonigg H (2007) Global quality of life and its potential predictors in breast cancer patients: an exploratory study Support Care Cancer 15: 21-30</w:t>
      </w:r>
      <w:bookmarkEnd w:id="21"/>
    </w:p>
    <w:p w14:paraId="5BA5AFC6" w14:textId="77777777" w:rsidR="00B20136" w:rsidRPr="008E0394" w:rsidRDefault="00B20136" w:rsidP="00B20136">
      <w:pPr>
        <w:pStyle w:val="EndNoteBibliography"/>
        <w:spacing w:after="0" w:line="480" w:lineRule="auto"/>
        <w:ind w:left="720" w:hanging="720"/>
        <w:rPr>
          <w:noProof/>
        </w:rPr>
      </w:pPr>
      <w:bookmarkStart w:id="22" w:name="_ENREF_22"/>
      <w:r w:rsidRPr="008E0394">
        <w:rPr>
          <w:noProof/>
        </w:rPr>
        <w:t>22.</w:t>
      </w:r>
      <w:r w:rsidRPr="008E0394">
        <w:rPr>
          <w:noProof/>
        </w:rPr>
        <w:tab/>
        <w:t>Smith N, Young A, Lee C (2004) Optimism, health-related hardiness and well-being among older Australian women J Health Psychol 9: 741-752</w:t>
      </w:r>
      <w:bookmarkEnd w:id="22"/>
    </w:p>
    <w:p w14:paraId="438FEBE5" w14:textId="77777777" w:rsidR="00B20136" w:rsidRPr="008E0394" w:rsidRDefault="00B20136" w:rsidP="00B20136">
      <w:pPr>
        <w:pStyle w:val="EndNoteBibliography"/>
        <w:spacing w:after="0" w:line="480" w:lineRule="auto"/>
        <w:ind w:left="720" w:hanging="720"/>
        <w:rPr>
          <w:noProof/>
        </w:rPr>
      </w:pPr>
      <w:bookmarkStart w:id="23" w:name="_ENREF_23"/>
      <w:r w:rsidRPr="008E0394">
        <w:rPr>
          <w:noProof/>
        </w:rPr>
        <w:t>23.</w:t>
      </w:r>
      <w:r w:rsidRPr="008E0394">
        <w:rPr>
          <w:noProof/>
        </w:rPr>
        <w:tab/>
        <w:t>Scottish Government (2011) The Scottish Health Survey–Volume 3: Technical Report 2011. In: Editor (ed)^(eds) Book The Scottish Health Survey–Volume 3: Technical Report 2011, City.</w:t>
      </w:r>
      <w:bookmarkEnd w:id="23"/>
    </w:p>
    <w:p w14:paraId="5DA020D2" w14:textId="77777777" w:rsidR="00B20136" w:rsidRPr="008E0394" w:rsidRDefault="00B20136" w:rsidP="00B20136">
      <w:pPr>
        <w:pStyle w:val="EndNoteBibliography"/>
        <w:spacing w:after="0" w:line="480" w:lineRule="auto"/>
        <w:ind w:left="720" w:hanging="720"/>
        <w:rPr>
          <w:noProof/>
        </w:rPr>
      </w:pPr>
      <w:bookmarkStart w:id="24" w:name="_ENREF_24"/>
      <w:r w:rsidRPr="008E0394">
        <w:rPr>
          <w:noProof/>
        </w:rPr>
        <w:t>24.</w:t>
      </w:r>
      <w:r w:rsidRPr="008E0394">
        <w:rPr>
          <w:noProof/>
        </w:rPr>
        <w:tab/>
        <w:t>Gray L, Batty GD, Craig P, Stewart C, Whyte B, Finlayson A, Leyland AH (2010) Cohort profile: the Scottish health surveys cohort: linkage of study participants to routinely collected records for mortality, hospital discharge, cancer and offspring birth characteristics in three nationwide studies International journal of epidemiology 39: 345-350</w:t>
      </w:r>
      <w:bookmarkEnd w:id="24"/>
    </w:p>
    <w:p w14:paraId="381FF31B" w14:textId="77777777" w:rsidR="00B20136" w:rsidRPr="008E0394" w:rsidRDefault="00B20136" w:rsidP="00B20136">
      <w:pPr>
        <w:pStyle w:val="EndNoteBibliography"/>
        <w:spacing w:after="0" w:line="480" w:lineRule="auto"/>
        <w:ind w:left="720" w:hanging="720"/>
        <w:rPr>
          <w:noProof/>
        </w:rPr>
      </w:pPr>
      <w:bookmarkStart w:id="25" w:name="_ENREF_25"/>
      <w:r w:rsidRPr="008E0394">
        <w:rPr>
          <w:noProof/>
        </w:rPr>
        <w:t>25.</w:t>
      </w:r>
      <w:r w:rsidRPr="008E0394">
        <w:rPr>
          <w:noProof/>
        </w:rPr>
        <w:tab/>
        <w:t>Idler EL, Benyamini Y (1997) Self-rated health and mortality: a review of twenty-seven community studies J Health Soc Behav: 21-37</w:t>
      </w:r>
      <w:bookmarkEnd w:id="25"/>
    </w:p>
    <w:p w14:paraId="253D1EBB" w14:textId="77777777" w:rsidR="00B20136" w:rsidRPr="008E0394" w:rsidRDefault="00B20136" w:rsidP="00B20136">
      <w:pPr>
        <w:pStyle w:val="EndNoteBibliography"/>
        <w:spacing w:after="0" w:line="480" w:lineRule="auto"/>
        <w:ind w:left="720" w:hanging="720"/>
        <w:rPr>
          <w:noProof/>
        </w:rPr>
      </w:pPr>
      <w:bookmarkStart w:id="26" w:name="_ENREF_26"/>
      <w:r w:rsidRPr="008E0394">
        <w:rPr>
          <w:noProof/>
        </w:rPr>
        <w:t>26.</w:t>
      </w:r>
      <w:r w:rsidRPr="008E0394">
        <w:rPr>
          <w:noProof/>
        </w:rPr>
        <w:tab/>
        <w:t>Tennant R, Hiller L, Fishwick R, Platt S, Joseph S, Weich S, Parkinson J, Secker J, Stewart-Brown S (2007) The Warwick-Edinburgh Mental Well-being Scale (WEMWBS): development and UK validation Health Qual Life Outcomes 5: 63</w:t>
      </w:r>
      <w:bookmarkEnd w:id="26"/>
    </w:p>
    <w:p w14:paraId="43100A5A" w14:textId="77777777" w:rsidR="00B20136" w:rsidRPr="008E0394" w:rsidRDefault="00B20136" w:rsidP="00B20136">
      <w:pPr>
        <w:pStyle w:val="EndNoteBibliography"/>
        <w:spacing w:after="0" w:line="480" w:lineRule="auto"/>
        <w:ind w:left="720" w:hanging="720"/>
        <w:rPr>
          <w:noProof/>
        </w:rPr>
      </w:pPr>
      <w:bookmarkStart w:id="27" w:name="_ENREF_27"/>
      <w:r w:rsidRPr="008E0394">
        <w:rPr>
          <w:noProof/>
        </w:rPr>
        <w:t>27.</w:t>
      </w:r>
      <w:r w:rsidRPr="008E0394">
        <w:rPr>
          <w:noProof/>
        </w:rPr>
        <w:tab/>
        <w:t xml:space="preserve">Goldberg D, Williams P (2000) General health questionnaire (GHQ) Swindon, Wiltshire, UK: nferNelson </w:t>
      </w:r>
      <w:bookmarkEnd w:id="27"/>
    </w:p>
    <w:p w14:paraId="73D3C2DE" w14:textId="77777777" w:rsidR="00B20136" w:rsidRPr="008E0394" w:rsidRDefault="00B20136" w:rsidP="00B20136">
      <w:pPr>
        <w:pStyle w:val="EndNoteBibliography"/>
        <w:spacing w:after="0" w:line="480" w:lineRule="auto"/>
        <w:ind w:left="720" w:hanging="720"/>
        <w:rPr>
          <w:noProof/>
        </w:rPr>
      </w:pPr>
      <w:bookmarkStart w:id="28" w:name="_ENREF_28"/>
      <w:r w:rsidRPr="008E0394">
        <w:rPr>
          <w:noProof/>
        </w:rPr>
        <w:t>28.</w:t>
      </w:r>
      <w:r w:rsidRPr="008E0394">
        <w:rPr>
          <w:noProof/>
        </w:rPr>
        <w:tab/>
        <w:t>Evans JM, Atherton IA, Dibben C, Hubbard G (2011) The health and well-being of people with a previous diagnosis of cancer: A record-linkage study in Scotland Journal of Public Health and Epidemiology 3: 429-432</w:t>
      </w:r>
      <w:bookmarkEnd w:id="28"/>
    </w:p>
    <w:p w14:paraId="5D527139" w14:textId="77777777" w:rsidR="00B20136" w:rsidRPr="008E0394" w:rsidRDefault="00B20136" w:rsidP="00B20136">
      <w:pPr>
        <w:pStyle w:val="EndNoteBibliography"/>
        <w:spacing w:after="0" w:line="480" w:lineRule="auto"/>
        <w:ind w:left="720" w:hanging="720"/>
        <w:rPr>
          <w:noProof/>
        </w:rPr>
      </w:pPr>
      <w:bookmarkStart w:id="29" w:name="_ENREF_29"/>
      <w:r w:rsidRPr="008E0394">
        <w:rPr>
          <w:noProof/>
        </w:rPr>
        <w:t>29.</w:t>
      </w:r>
      <w:r w:rsidRPr="008E0394">
        <w:rPr>
          <w:noProof/>
        </w:rPr>
        <w:tab/>
        <w:t>Office for National Statistics (2005) The National Statistics socioeconomic classification user manual. Basingstoke, Palgrave MacMillan</w:t>
      </w:r>
      <w:bookmarkEnd w:id="29"/>
    </w:p>
    <w:p w14:paraId="20D372B8" w14:textId="77777777" w:rsidR="00B20136" w:rsidRPr="008E0394" w:rsidRDefault="00B20136" w:rsidP="00B20136">
      <w:pPr>
        <w:pStyle w:val="EndNoteBibliography"/>
        <w:spacing w:after="0" w:line="480" w:lineRule="auto"/>
        <w:ind w:left="720" w:hanging="720"/>
        <w:rPr>
          <w:noProof/>
        </w:rPr>
      </w:pPr>
      <w:bookmarkStart w:id="30" w:name="_ENREF_30"/>
      <w:r w:rsidRPr="008E0394">
        <w:rPr>
          <w:noProof/>
        </w:rPr>
        <w:t>30.</w:t>
      </w:r>
      <w:r w:rsidRPr="008E0394">
        <w:rPr>
          <w:noProof/>
        </w:rPr>
        <w:tab/>
        <w:t>Leung J, Gartner C, Hall W, Lucke J, Dobson A (2012) A longitudinal study of the bi-directional relationship between tobacco smoking and psychological distress in a community sample of young Australian women Psychol Med 42: 1273</w:t>
      </w:r>
      <w:bookmarkEnd w:id="30"/>
    </w:p>
    <w:p w14:paraId="1D0C20D4" w14:textId="77777777" w:rsidR="00B20136" w:rsidRPr="008E0394" w:rsidRDefault="00B20136" w:rsidP="00B20136">
      <w:pPr>
        <w:pStyle w:val="EndNoteBibliography"/>
        <w:spacing w:after="0" w:line="480" w:lineRule="auto"/>
        <w:ind w:left="720" w:hanging="720"/>
        <w:rPr>
          <w:noProof/>
        </w:rPr>
      </w:pPr>
      <w:bookmarkStart w:id="31" w:name="_ENREF_31"/>
      <w:r w:rsidRPr="008E0394">
        <w:rPr>
          <w:noProof/>
        </w:rPr>
        <w:t>31.</w:t>
      </w:r>
      <w:r w:rsidRPr="008E0394">
        <w:rPr>
          <w:noProof/>
        </w:rPr>
        <w:tab/>
        <w:t>Leung J, Pachana NA, McLaughlin D (2014) Social support and health‐related quality of life in women with breast cancer: a longitudinal study Psycho‐Oncology 23: 1014-1020</w:t>
      </w:r>
      <w:bookmarkEnd w:id="31"/>
    </w:p>
    <w:p w14:paraId="4305E8A5" w14:textId="77777777" w:rsidR="00B20136" w:rsidRPr="008E0394" w:rsidRDefault="00B20136" w:rsidP="00B20136">
      <w:pPr>
        <w:pStyle w:val="EndNoteBibliography"/>
        <w:spacing w:after="0" w:line="480" w:lineRule="auto"/>
        <w:ind w:left="720" w:hanging="720"/>
        <w:rPr>
          <w:noProof/>
        </w:rPr>
      </w:pPr>
      <w:bookmarkStart w:id="32" w:name="_ENREF_32"/>
      <w:r w:rsidRPr="008E0394">
        <w:rPr>
          <w:noProof/>
        </w:rPr>
        <w:t>32.</w:t>
      </w:r>
      <w:r w:rsidRPr="008E0394">
        <w:rPr>
          <w:noProof/>
        </w:rPr>
        <w:tab/>
        <w:t>Arden‐Close E, Gidron Y, Moss‐Morris R (2008) Psychological distress and its correlates in ovarian cancer: a systematic review Psycho‐Oncology 17: 1061-1072</w:t>
      </w:r>
      <w:bookmarkEnd w:id="32"/>
    </w:p>
    <w:p w14:paraId="1E7785E0" w14:textId="77777777" w:rsidR="00B20136" w:rsidRPr="008E0394" w:rsidRDefault="00B20136" w:rsidP="00B20136">
      <w:pPr>
        <w:pStyle w:val="EndNoteBibliography"/>
        <w:spacing w:after="0" w:line="480" w:lineRule="auto"/>
        <w:ind w:left="720" w:hanging="720"/>
        <w:rPr>
          <w:noProof/>
        </w:rPr>
      </w:pPr>
      <w:bookmarkStart w:id="33" w:name="_ENREF_33"/>
      <w:r w:rsidRPr="008E0394">
        <w:rPr>
          <w:noProof/>
        </w:rPr>
        <w:t>33.</w:t>
      </w:r>
      <w:r w:rsidRPr="008E0394">
        <w:rPr>
          <w:noProof/>
        </w:rPr>
        <w:tab/>
        <w:t>Stein KD, Syrjala KL, Andrykowski MA (2008) Physical and psychological long-term and late effects of cancer Cancer 112: 2577-2592</w:t>
      </w:r>
      <w:bookmarkEnd w:id="33"/>
    </w:p>
    <w:p w14:paraId="155D9A30" w14:textId="77777777" w:rsidR="00B20136" w:rsidRPr="008E0394" w:rsidRDefault="00B20136" w:rsidP="00B20136">
      <w:pPr>
        <w:pStyle w:val="EndNoteBibliography"/>
        <w:spacing w:after="0" w:line="480" w:lineRule="auto"/>
        <w:ind w:left="720" w:hanging="720"/>
        <w:rPr>
          <w:noProof/>
        </w:rPr>
      </w:pPr>
      <w:bookmarkStart w:id="34" w:name="_ENREF_34"/>
      <w:r w:rsidRPr="008E0394">
        <w:rPr>
          <w:noProof/>
        </w:rPr>
        <w:t>34.</w:t>
      </w:r>
      <w:r w:rsidRPr="008E0394">
        <w:rPr>
          <w:noProof/>
        </w:rPr>
        <w:tab/>
        <w:t xml:space="preserve">Leung J, Pachana NA, McLaughlin D (2014) Social support and health-related quality of life in women with breast cancer: a longitudinal study Psycho-oncology </w:t>
      </w:r>
      <w:bookmarkEnd w:id="34"/>
    </w:p>
    <w:p w14:paraId="30B02FCC" w14:textId="77777777" w:rsidR="00B20136" w:rsidRPr="008E0394" w:rsidRDefault="00B20136" w:rsidP="00B20136">
      <w:pPr>
        <w:pStyle w:val="EndNoteBibliography"/>
        <w:spacing w:after="0" w:line="480" w:lineRule="auto"/>
        <w:ind w:left="720" w:hanging="720"/>
        <w:rPr>
          <w:noProof/>
        </w:rPr>
      </w:pPr>
      <w:bookmarkStart w:id="35" w:name="_ENREF_35"/>
      <w:r w:rsidRPr="008E0394">
        <w:rPr>
          <w:noProof/>
        </w:rPr>
        <w:t>35.</w:t>
      </w:r>
      <w:r w:rsidRPr="008E0394">
        <w:rPr>
          <w:noProof/>
        </w:rPr>
        <w:tab/>
        <w:t>Trunzo JJ, Pinto BM (2003) Social support as a mediator of optimism and distress in breast cancer survivors J Consult Clin Psychol 71: 805-811</w:t>
      </w:r>
      <w:bookmarkEnd w:id="35"/>
    </w:p>
    <w:p w14:paraId="3929EB38" w14:textId="77777777" w:rsidR="00B20136" w:rsidRPr="008E0394" w:rsidRDefault="00B20136" w:rsidP="00B20136">
      <w:pPr>
        <w:pStyle w:val="EndNoteBibliography"/>
        <w:spacing w:after="0" w:line="480" w:lineRule="auto"/>
        <w:ind w:left="720" w:hanging="720"/>
        <w:rPr>
          <w:noProof/>
        </w:rPr>
      </w:pPr>
      <w:bookmarkStart w:id="36" w:name="_ENREF_36"/>
      <w:r w:rsidRPr="008E0394">
        <w:rPr>
          <w:noProof/>
        </w:rPr>
        <w:t>36.</w:t>
      </w:r>
      <w:r w:rsidRPr="008E0394">
        <w:rPr>
          <w:noProof/>
        </w:rPr>
        <w:tab/>
        <w:t>Youlden DR, Cramb SM, Dunn NA, Muller JM, Pyke CM, Baade PD (2012) The descriptive epidemiology of female breast cancer: an international comparison of screening, incidence, survival and mortality Cancer Epidemiol 36: 237-248</w:t>
      </w:r>
      <w:bookmarkEnd w:id="36"/>
    </w:p>
    <w:p w14:paraId="6E295988" w14:textId="77777777" w:rsidR="00B20136" w:rsidRPr="008E0394" w:rsidRDefault="00B20136" w:rsidP="00B20136">
      <w:pPr>
        <w:pStyle w:val="EndNoteBibliography"/>
        <w:spacing w:after="0" w:line="480" w:lineRule="auto"/>
        <w:ind w:left="720" w:hanging="720"/>
        <w:rPr>
          <w:noProof/>
        </w:rPr>
      </w:pPr>
      <w:bookmarkStart w:id="37" w:name="_ENREF_37"/>
      <w:r w:rsidRPr="008E0394">
        <w:rPr>
          <w:noProof/>
        </w:rPr>
        <w:t>37.</w:t>
      </w:r>
      <w:r w:rsidRPr="008E0394">
        <w:rPr>
          <w:noProof/>
        </w:rPr>
        <w:tab/>
        <w:t>Hunt M, Auriemma J, Cashaw AC (2003) Self-report bias and underreporting of depression on the BDI-II J Pers Assess 80: 26-30</w:t>
      </w:r>
      <w:bookmarkEnd w:id="37"/>
    </w:p>
    <w:p w14:paraId="556C20B6" w14:textId="77777777" w:rsidR="00B20136" w:rsidRPr="008E0394" w:rsidRDefault="00B20136" w:rsidP="00B20136">
      <w:pPr>
        <w:pStyle w:val="EndNoteBibliography"/>
        <w:spacing w:after="0" w:line="480" w:lineRule="auto"/>
        <w:ind w:left="720" w:hanging="720"/>
        <w:rPr>
          <w:noProof/>
        </w:rPr>
      </w:pPr>
      <w:bookmarkStart w:id="38" w:name="_ENREF_38"/>
      <w:r w:rsidRPr="008E0394">
        <w:rPr>
          <w:noProof/>
        </w:rPr>
        <w:t>38.</w:t>
      </w:r>
      <w:r w:rsidRPr="008E0394">
        <w:rPr>
          <w:noProof/>
        </w:rPr>
        <w:tab/>
        <w:t>Rasmussen H, Scheier M, Greenhouse J (2009) Optimism and Physical Health: A Meta-analytic Review ann behav med 37: 239-256</w:t>
      </w:r>
      <w:bookmarkEnd w:id="38"/>
    </w:p>
    <w:p w14:paraId="6E2077C4" w14:textId="77777777" w:rsidR="00B20136" w:rsidRPr="008E0394" w:rsidRDefault="00B20136" w:rsidP="00B20136">
      <w:pPr>
        <w:pStyle w:val="EndNoteBibliography"/>
        <w:spacing w:line="480" w:lineRule="auto"/>
        <w:ind w:left="720" w:hanging="720"/>
        <w:rPr>
          <w:noProof/>
        </w:rPr>
      </w:pPr>
      <w:bookmarkStart w:id="39" w:name="_ENREF_39"/>
      <w:r w:rsidRPr="008E0394">
        <w:rPr>
          <w:noProof/>
        </w:rPr>
        <w:t>39.</w:t>
      </w:r>
      <w:r w:rsidRPr="008E0394">
        <w:rPr>
          <w:noProof/>
        </w:rPr>
        <w:tab/>
        <w:t>Herschbach P, Book K, Brandl T, Keller M, Lindena G, Neuwohner K, Marten-Mittag B (2008) Psychological distress in cancer patients assessed with an expert rating scale Br J Cancer 99: 37-43</w:t>
      </w:r>
      <w:bookmarkEnd w:id="39"/>
    </w:p>
    <w:p w14:paraId="15C001A8" w14:textId="5B00617C" w:rsidR="001F6BF3" w:rsidRPr="008E0394" w:rsidRDefault="007B2566" w:rsidP="00B20136">
      <w:r w:rsidRPr="008E0394">
        <w:fldChar w:fldCharType="end"/>
      </w:r>
    </w:p>
    <w:sectPr w:rsidR="001F6BF3" w:rsidRPr="008E0394" w:rsidSect="00142234">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F076DB" w14:textId="77777777" w:rsidR="00742550" w:rsidRDefault="00742550" w:rsidP="0096684A">
      <w:r>
        <w:separator/>
      </w:r>
    </w:p>
  </w:endnote>
  <w:endnote w:type="continuationSeparator" w:id="0">
    <w:p w14:paraId="62E832B8" w14:textId="77777777" w:rsidR="00742550" w:rsidRDefault="00742550" w:rsidP="0096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9E4BAE" w14:textId="77777777" w:rsidR="00742550" w:rsidRDefault="00742550" w:rsidP="0096684A">
      <w:r>
        <w:separator/>
      </w:r>
    </w:p>
  </w:footnote>
  <w:footnote w:type="continuationSeparator" w:id="0">
    <w:p w14:paraId="06FDEEF5" w14:textId="77777777" w:rsidR="00742550" w:rsidRDefault="00742550" w:rsidP="009668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1791857"/>
      <w:docPartObj>
        <w:docPartGallery w:val="Page Numbers (Top of Page)"/>
        <w:docPartUnique/>
      </w:docPartObj>
    </w:sdtPr>
    <w:sdtEndPr>
      <w:rPr>
        <w:noProof/>
      </w:rPr>
    </w:sdtEndPr>
    <w:sdtContent>
      <w:p w14:paraId="25CBEB8C" w14:textId="086AA3E3" w:rsidR="00342EC7" w:rsidRDefault="00342EC7" w:rsidP="00457A78">
        <w:pPr>
          <w:pStyle w:val="Header"/>
          <w:ind w:left="4127" w:firstLine="4513"/>
        </w:pPr>
        <w:r>
          <w:fldChar w:fldCharType="begin"/>
        </w:r>
        <w:r>
          <w:instrText xml:space="preserve"> PAGE   \* MERGEFORMAT </w:instrText>
        </w:r>
        <w:r>
          <w:fldChar w:fldCharType="separate"/>
        </w:r>
        <w:r w:rsidR="001E765F">
          <w:rPr>
            <w:noProof/>
          </w:rPr>
          <w:t>1</w:t>
        </w:r>
        <w:r>
          <w:rPr>
            <w:noProof/>
          </w:rPr>
          <w:fldChar w:fldCharType="end"/>
        </w:r>
      </w:p>
    </w:sdtContent>
  </w:sdt>
  <w:p w14:paraId="63DF9326" w14:textId="77777777" w:rsidR="00342EC7" w:rsidRDefault="00342EC7" w:rsidP="0096684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AE10CB"/>
    <w:multiLevelType w:val="hybridMultilevel"/>
    <w:tmpl w:val="C67E47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6827E76"/>
    <w:multiLevelType w:val="hybridMultilevel"/>
    <w:tmpl w:val="A95817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pport Care Canc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tp00pv7ft2rzewex85w0fdzewxwaf5ztrf&quot;&gt;Urban rural cancer&lt;record-ids&gt;&lt;item&gt;71&lt;/item&gt;&lt;item&gt;2545&lt;/item&gt;&lt;item&gt;3007&lt;/item&gt;&lt;item&gt;3156&lt;/item&gt;&lt;item&gt;3292&lt;/item&gt;&lt;item&gt;3402&lt;/item&gt;&lt;item&gt;3404&lt;/item&gt;&lt;item&gt;3405&lt;/item&gt;&lt;item&gt;3406&lt;/item&gt;&lt;item&gt;3407&lt;/item&gt;&lt;item&gt;3408&lt;/item&gt;&lt;item&gt;3409&lt;/item&gt;&lt;item&gt;3410&lt;/item&gt;&lt;item&gt;3411&lt;/item&gt;&lt;item&gt;3412&lt;/item&gt;&lt;item&gt;3413&lt;/item&gt;&lt;item&gt;3414&lt;/item&gt;&lt;item&gt;3415&lt;/item&gt;&lt;item&gt;3416&lt;/item&gt;&lt;item&gt;3423&lt;/item&gt;&lt;item&gt;3429&lt;/item&gt;&lt;item&gt;3430&lt;/item&gt;&lt;/record-ids&gt;&lt;/item&gt;&lt;/Libraries&gt;"/>
  </w:docVars>
  <w:rsids>
    <w:rsidRoot w:val="00A542D8"/>
    <w:rsid w:val="0001069B"/>
    <w:rsid w:val="0001495D"/>
    <w:rsid w:val="00017EA4"/>
    <w:rsid w:val="00027FD2"/>
    <w:rsid w:val="00037A87"/>
    <w:rsid w:val="000520CA"/>
    <w:rsid w:val="00054923"/>
    <w:rsid w:val="0005614B"/>
    <w:rsid w:val="0006129B"/>
    <w:rsid w:val="00072939"/>
    <w:rsid w:val="00086C5B"/>
    <w:rsid w:val="00093F9B"/>
    <w:rsid w:val="000C05A3"/>
    <w:rsid w:val="000C6E51"/>
    <w:rsid w:val="000D0619"/>
    <w:rsid w:val="000D3A75"/>
    <w:rsid w:val="000F2749"/>
    <w:rsid w:val="00105012"/>
    <w:rsid w:val="00114B99"/>
    <w:rsid w:val="00117692"/>
    <w:rsid w:val="00142234"/>
    <w:rsid w:val="001621E7"/>
    <w:rsid w:val="0016517D"/>
    <w:rsid w:val="00165BE7"/>
    <w:rsid w:val="00167DFB"/>
    <w:rsid w:val="00195AD7"/>
    <w:rsid w:val="001973CB"/>
    <w:rsid w:val="001A1C0E"/>
    <w:rsid w:val="001A57F5"/>
    <w:rsid w:val="001A58E1"/>
    <w:rsid w:val="001B13FF"/>
    <w:rsid w:val="001B21B4"/>
    <w:rsid w:val="001B3B95"/>
    <w:rsid w:val="001B3C67"/>
    <w:rsid w:val="001E59D2"/>
    <w:rsid w:val="001E765F"/>
    <w:rsid w:val="001E7E55"/>
    <w:rsid w:val="001F352E"/>
    <w:rsid w:val="001F6BF3"/>
    <w:rsid w:val="00222B4A"/>
    <w:rsid w:val="00233538"/>
    <w:rsid w:val="0023428E"/>
    <w:rsid w:val="00241BCC"/>
    <w:rsid w:val="00241DA1"/>
    <w:rsid w:val="0024737B"/>
    <w:rsid w:val="0025018C"/>
    <w:rsid w:val="00261256"/>
    <w:rsid w:val="00274FCE"/>
    <w:rsid w:val="00275919"/>
    <w:rsid w:val="00283C76"/>
    <w:rsid w:val="00287423"/>
    <w:rsid w:val="002918A8"/>
    <w:rsid w:val="00292038"/>
    <w:rsid w:val="002929A3"/>
    <w:rsid w:val="002A0181"/>
    <w:rsid w:val="002C0E8A"/>
    <w:rsid w:val="002D7732"/>
    <w:rsid w:val="002E1034"/>
    <w:rsid w:val="002E12FE"/>
    <w:rsid w:val="002F3213"/>
    <w:rsid w:val="00301394"/>
    <w:rsid w:val="003220B2"/>
    <w:rsid w:val="0033453F"/>
    <w:rsid w:val="00336BAA"/>
    <w:rsid w:val="00342EC7"/>
    <w:rsid w:val="003449D1"/>
    <w:rsid w:val="00347639"/>
    <w:rsid w:val="00360F6F"/>
    <w:rsid w:val="00364343"/>
    <w:rsid w:val="0036632D"/>
    <w:rsid w:val="00367153"/>
    <w:rsid w:val="00367D45"/>
    <w:rsid w:val="003876AA"/>
    <w:rsid w:val="003916E1"/>
    <w:rsid w:val="00396177"/>
    <w:rsid w:val="0039640E"/>
    <w:rsid w:val="003A4871"/>
    <w:rsid w:val="003B4A2E"/>
    <w:rsid w:val="003C3111"/>
    <w:rsid w:val="003C3A4C"/>
    <w:rsid w:val="003C43C3"/>
    <w:rsid w:val="003C44CE"/>
    <w:rsid w:val="003D661B"/>
    <w:rsid w:val="003D7611"/>
    <w:rsid w:val="003F76EC"/>
    <w:rsid w:val="00403E07"/>
    <w:rsid w:val="00405BA1"/>
    <w:rsid w:val="0041258C"/>
    <w:rsid w:val="00421681"/>
    <w:rsid w:val="0043294B"/>
    <w:rsid w:val="00437101"/>
    <w:rsid w:val="00450A7E"/>
    <w:rsid w:val="00457A03"/>
    <w:rsid w:val="00457A78"/>
    <w:rsid w:val="00460569"/>
    <w:rsid w:val="004634D3"/>
    <w:rsid w:val="0046385F"/>
    <w:rsid w:val="00467B3E"/>
    <w:rsid w:val="004A57DD"/>
    <w:rsid w:val="004B1C8E"/>
    <w:rsid w:val="004B6248"/>
    <w:rsid w:val="004C1415"/>
    <w:rsid w:val="004C2620"/>
    <w:rsid w:val="004D022D"/>
    <w:rsid w:val="004D3811"/>
    <w:rsid w:val="004E1346"/>
    <w:rsid w:val="004E3995"/>
    <w:rsid w:val="004F1922"/>
    <w:rsid w:val="004F7DEE"/>
    <w:rsid w:val="005028F9"/>
    <w:rsid w:val="00525467"/>
    <w:rsid w:val="00536C6C"/>
    <w:rsid w:val="00541EAC"/>
    <w:rsid w:val="0055599B"/>
    <w:rsid w:val="00555DAC"/>
    <w:rsid w:val="0056230D"/>
    <w:rsid w:val="005624D0"/>
    <w:rsid w:val="005624DC"/>
    <w:rsid w:val="00572028"/>
    <w:rsid w:val="00583ACC"/>
    <w:rsid w:val="00590D46"/>
    <w:rsid w:val="00597848"/>
    <w:rsid w:val="005B0517"/>
    <w:rsid w:val="005D78CD"/>
    <w:rsid w:val="005E2D1C"/>
    <w:rsid w:val="005F22D4"/>
    <w:rsid w:val="005F769A"/>
    <w:rsid w:val="006450CE"/>
    <w:rsid w:val="0065119D"/>
    <w:rsid w:val="00653E23"/>
    <w:rsid w:val="00654EBD"/>
    <w:rsid w:val="00674C4E"/>
    <w:rsid w:val="00677FF5"/>
    <w:rsid w:val="00693556"/>
    <w:rsid w:val="006A6BD6"/>
    <w:rsid w:val="006B6D77"/>
    <w:rsid w:val="006D5B87"/>
    <w:rsid w:val="006E5F5A"/>
    <w:rsid w:val="006F543D"/>
    <w:rsid w:val="007037A3"/>
    <w:rsid w:val="00730D3F"/>
    <w:rsid w:val="00740131"/>
    <w:rsid w:val="00742550"/>
    <w:rsid w:val="007630B8"/>
    <w:rsid w:val="0076743B"/>
    <w:rsid w:val="007706DF"/>
    <w:rsid w:val="00770C8F"/>
    <w:rsid w:val="00777477"/>
    <w:rsid w:val="00784DC1"/>
    <w:rsid w:val="00791B40"/>
    <w:rsid w:val="007A0343"/>
    <w:rsid w:val="007B2566"/>
    <w:rsid w:val="007C07E5"/>
    <w:rsid w:val="007D5D78"/>
    <w:rsid w:val="007D7B43"/>
    <w:rsid w:val="00804871"/>
    <w:rsid w:val="008077B1"/>
    <w:rsid w:val="008155BA"/>
    <w:rsid w:val="00826672"/>
    <w:rsid w:val="00833A86"/>
    <w:rsid w:val="00866A53"/>
    <w:rsid w:val="008740F4"/>
    <w:rsid w:val="00875B90"/>
    <w:rsid w:val="00876767"/>
    <w:rsid w:val="00882A00"/>
    <w:rsid w:val="00895253"/>
    <w:rsid w:val="008A4F88"/>
    <w:rsid w:val="008B1524"/>
    <w:rsid w:val="008B6AA4"/>
    <w:rsid w:val="008E0394"/>
    <w:rsid w:val="008E2ED4"/>
    <w:rsid w:val="00907865"/>
    <w:rsid w:val="00914037"/>
    <w:rsid w:val="00925B3A"/>
    <w:rsid w:val="00926B3C"/>
    <w:rsid w:val="00954CAC"/>
    <w:rsid w:val="0096684A"/>
    <w:rsid w:val="0097414C"/>
    <w:rsid w:val="009823C5"/>
    <w:rsid w:val="009860F6"/>
    <w:rsid w:val="00992FE9"/>
    <w:rsid w:val="0099777F"/>
    <w:rsid w:val="009A3ABC"/>
    <w:rsid w:val="009C0743"/>
    <w:rsid w:val="009D3962"/>
    <w:rsid w:val="009E49BC"/>
    <w:rsid w:val="009E7EB2"/>
    <w:rsid w:val="00A0100C"/>
    <w:rsid w:val="00A017A6"/>
    <w:rsid w:val="00A025C5"/>
    <w:rsid w:val="00A04413"/>
    <w:rsid w:val="00A1219B"/>
    <w:rsid w:val="00A147A0"/>
    <w:rsid w:val="00A1491F"/>
    <w:rsid w:val="00A20128"/>
    <w:rsid w:val="00A25A12"/>
    <w:rsid w:val="00A35FA8"/>
    <w:rsid w:val="00A5343F"/>
    <w:rsid w:val="00A542D8"/>
    <w:rsid w:val="00A630FA"/>
    <w:rsid w:val="00A82B0E"/>
    <w:rsid w:val="00A9446F"/>
    <w:rsid w:val="00AA1805"/>
    <w:rsid w:val="00AA3161"/>
    <w:rsid w:val="00AD6E02"/>
    <w:rsid w:val="00AE0FB9"/>
    <w:rsid w:val="00AE1E13"/>
    <w:rsid w:val="00AE2CF6"/>
    <w:rsid w:val="00AE6E1D"/>
    <w:rsid w:val="00AE7F4D"/>
    <w:rsid w:val="00AF6865"/>
    <w:rsid w:val="00B15E0A"/>
    <w:rsid w:val="00B20136"/>
    <w:rsid w:val="00B20FB6"/>
    <w:rsid w:val="00B50482"/>
    <w:rsid w:val="00B66B47"/>
    <w:rsid w:val="00B83AAB"/>
    <w:rsid w:val="00B90EB1"/>
    <w:rsid w:val="00B95936"/>
    <w:rsid w:val="00BA3C24"/>
    <w:rsid w:val="00BA617C"/>
    <w:rsid w:val="00BC04A9"/>
    <w:rsid w:val="00BC4B03"/>
    <w:rsid w:val="00BC7CD6"/>
    <w:rsid w:val="00BD3662"/>
    <w:rsid w:val="00BD7BAB"/>
    <w:rsid w:val="00BF17E0"/>
    <w:rsid w:val="00BF2770"/>
    <w:rsid w:val="00BF5E16"/>
    <w:rsid w:val="00C20F9A"/>
    <w:rsid w:val="00C30863"/>
    <w:rsid w:val="00C32141"/>
    <w:rsid w:val="00C376B5"/>
    <w:rsid w:val="00C459D4"/>
    <w:rsid w:val="00C66DCD"/>
    <w:rsid w:val="00C7511C"/>
    <w:rsid w:val="00C857CE"/>
    <w:rsid w:val="00CA3C81"/>
    <w:rsid w:val="00CB0562"/>
    <w:rsid w:val="00CB67FF"/>
    <w:rsid w:val="00CB7BCD"/>
    <w:rsid w:val="00CC52FE"/>
    <w:rsid w:val="00CD42B9"/>
    <w:rsid w:val="00CE1F0B"/>
    <w:rsid w:val="00D02E50"/>
    <w:rsid w:val="00D109DC"/>
    <w:rsid w:val="00D254D7"/>
    <w:rsid w:val="00D25879"/>
    <w:rsid w:val="00D31031"/>
    <w:rsid w:val="00D47927"/>
    <w:rsid w:val="00D6136F"/>
    <w:rsid w:val="00D624F9"/>
    <w:rsid w:val="00D65AA6"/>
    <w:rsid w:val="00D66B0F"/>
    <w:rsid w:val="00D77331"/>
    <w:rsid w:val="00DA066D"/>
    <w:rsid w:val="00DC2529"/>
    <w:rsid w:val="00DE29EB"/>
    <w:rsid w:val="00DF5640"/>
    <w:rsid w:val="00E00B5E"/>
    <w:rsid w:val="00E01BF5"/>
    <w:rsid w:val="00E06D7A"/>
    <w:rsid w:val="00E13F5F"/>
    <w:rsid w:val="00E14603"/>
    <w:rsid w:val="00E234BD"/>
    <w:rsid w:val="00E42888"/>
    <w:rsid w:val="00E45282"/>
    <w:rsid w:val="00E57109"/>
    <w:rsid w:val="00E601F2"/>
    <w:rsid w:val="00E60CD6"/>
    <w:rsid w:val="00E65D07"/>
    <w:rsid w:val="00E739BD"/>
    <w:rsid w:val="00E806D5"/>
    <w:rsid w:val="00E815BB"/>
    <w:rsid w:val="00EB4626"/>
    <w:rsid w:val="00EB4B65"/>
    <w:rsid w:val="00EB5961"/>
    <w:rsid w:val="00EC390C"/>
    <w:rsid w:val="00EC61EF"/>
    <w:rsid w:val="00ED147F"/>
    <w:rsid w:val="00ED7D96"/>
    <w:rsid w:val="00F023B8"/>
    <w:rsid w:val="00F12D08"/>
    <w:rsid w:val="00F25739"/>
    <w:rsid w:val="00F27F79"/>
    <w:rsid w:val="00F328D4"/>
    <w:rsid w:val="00F472B9"/>
    <w:rsid w:val="00F810BC"/>
    <w:rsid w:val="00F826B7"/>
    <w:rsid w:val="00F86FDA"/>
    <w:rsid w:val="00F8775A"/>
    <w:rsid w:val="00F9060A"/>
    <w:rsid w:val="00F9171F"/>
    <w:rsid w:val="00FB3167"/>
    <w:rsid w:val="00FE2DBD"/>
    <w:rsid w:val="00FE4BA3"/>
    <w:rsid w:val="00FF606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1674D36"/>
  <w15:docId w15:val="{9A79B4E6-E0CF-4D27-9634-7E8E1801E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2"/>
        <w:lang w:val="en-AU" w:eastAsia="zh-CN" w:bidi="ar-SA"/>
      </w:rPr>
    </w:rPrDefault>
    <w:pPrDefault>
      <w:pPr>
        <w:spacing w:after="200" w:line="480" w:lineRule="auto"/>
        <w:ind w:left="714" w:hanging="357"/>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684A"/>
    <w:pPr>
      <w:ind w:left="0" w:firstLine="0"/>
      <w:contextualSpacing/>
    </w:pPr>
    <w:rPr>
      <w:szCs w:val="24"/>
      <w:lang w:eastAsia="x-none"/>
    </w:rPr>
  </w:style>
  <w:style w:type="paragraph" w:styleId="Heading1">
    <w:name w:val="heading 1"/>
    <w:basedOn w:val="Normal"/>
    <w:next w:val="Normal"/>
    <w:link w:val="Heading1Char"/>
    <w:uiPriority w:val="9"/>
    <w:qFormat/>
    <w:rsid w:val="00F25739"/>
    <w:pPr>
      <w:keepNext/>
      <w:keepLines/>
      <w:spacing w:before="480"/>
      <w:outlineLvl w:val="0"/>
    </w:pPr>
    <w:rPr>
      <w:b/>
      <w:bCs/>
      <w:szCs w:val="28"/>
      <w:lang w:val="x-none"/>
    </w:rPr>
  </w:style>
  <w:style w:type="paragraph" w:styleId="Heading2">
    <w:name w:val="heading 2"/>
    <w:basedOn w:val="Normal"/>
    <w:next w:val="Normal"/>
    <w:link w:val="Heading2Char"/>
    <w:uiPriority w:val="9"/>
    <w:unhideWhenUsed/>
    <w:qFormat/>
    <w:rsid w:val="001B3C67"/>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25739"/>
    <w:rPr>
      <w:rFonts w:cstheme="minorBidi"/>
      <w:b/>
      <w:bCs/>
      <w:szCs w:val="28"/>
      <w:lang w:val="x-none" w:eastAsia="x-none"/>
    </w:rPr>
  </w:style>
  <w:style w:type="character" w:customStyle="1" w:styleId="Heading2Char">
    <w:name w:val="Heading 2 Char"/>
    <w:basedOn w:val="DefaultParagraphFont"/>
    <w:link w:val="Heading2"/>
    <w:uiPriority w:val="9"/>
    <w:rsid w:val="001B3C67"/>
    <w:rPr>
      <w:b/>
      <w:szCs w:val="24"/>
      <w:lang w:eastAsia="x-none"/>
    </w:rPr>
  </w:style>
  <w:style w:type="paragraph" w:styleId="NormalWeb">
    <w:name w:val="Normal (Web)"/>
    <w:basedOn w:val="Normal"/>
    <w:uiPriority w:val="99"/>
    <w:unhideWhenUsed/>
    <w:rsid w:val="001B3C67"/>
    <w:pPr>
      <w:spacing w:before="100" w:beforeAutospacing="1" w:after="100" w:afterAutospacing="1" w:line="240" w:lineRule="auto"/>
      <w:contextualSpacing w:val="0"/>
    </w:pPr>
    <w:rPr>
      <w:rFonts w:eastAsia="Times New Roman"/>
      <w:lang w:eastAsia="zh-CN"/>
    </w:rPr>
  </w:style>
  <w:style w:type="character" w:styleId="CommentReference">
    <w:name w:val="annotation reference"/>
    <w:basedOn w:val="DefaultParagraphFont"/>
    <w:uiPriority w:val="99"/>
    <w:semiHidden/>
    <w:unhideWhenUsed/>
    <w:rsid w:val="003D661B"/>
    <w:rPr>
      <w:sz w:val="16"/>
      <w:szCs w:val="16"/>
    </w:rPr>
  </w:style>
  <w:style w:type="paragraph" w:styleId="CommentText">
    <w:name w:val="annotation text"/>
    <w:basedOn w:val="Normal"/>
    <w:link w:val="CommentTextChar"/>
    <w:uiPriority w:val="99"/>
    <w:unhideWhenUsed/>
    <w:rsid w:val="003D661B"/>
    <w:pPr>
      <w:spacing w:line="240" w:lineRule="auto"/>
    </w:pPr>
    <w:rPr>
      <w:sz w:val="20"/>
      <w:szCs w:val="20"/>
    </w:rPr>
  </w:style>
  <w:style w:type="character" w:customStyle="1" w:styleId="CommentTextChar">
    <w:name w:val="Comment Text Char"/>
    <w:basedOn w:val="DefaultParagraphFont"/>
    <w:link w:val="CommentText"/>
    <w:uiPriority w:val="99"/>
    <w:rsid w:val="003D661B"/>
    <w:rPr>
      <w:rFonts w:cstheme="minorBidi"/>
      <w:sz w:val="20"/>
      <w:szCs w:val="20"/>
      <w:lang w:val="en-US" w:eastAsia="zh-TW"/>
    </w:rPr>
  </w:style>
  <w:style w:type="paragraph" w:styleId="CommentSubject">
    <w:name w:val="annotation subject"/>
    <w:basedOn w:val="CommentText"/>
    <w:next w:val="CommentText"/>
    <w:link w:val="CommentSubjectChar"/>
    <w:uiPriority w:val="99"/>
    <w:semiHidden/>
    <w:unhideWhenUsed/>
    <w:rsid w:val="003D661B"/>
    <w:rPr>
      <w:b/>
      <w:bCs/>
    </w:rPr>
  </w:style>
  <w:style w:type="character" w:customStyle="1" w:styleId="CommentSubjectChar">
    <w:name w:val="Comment Subject Char"/>
    <w:basedOn w:val="CommentTextChar"/>
    <w:link w:val="CommentSubject"/>
    <w:uiPriority w:val="99"/>
    <w:semiHidden/>
    <w:rsid w:val="003D661B"/>
    <w:rPr>
      <w:rFonts w:cstheme="minorBidi"/>
      <w:b/>
      <w:bCs/>
      <w:sz w:val="20"/>
      <w:szCs w:val="20"/>
      <w:lang w:val="en-US" w:eastAsia="zh-TW"/>
    </w:rPr>
  </w:style>
  <w:style w:type="paragraph" w:styleId="BalloonText">
    <w:name w:val="Balloon Text"/>
    <w:basedOn w:val="Normal"/>
    <w:link w:val="BalloonTextChar"/>
    <w:uiPriority w:val="99"/>
    <w:semiHidden/>
    <w:unhideWhenUsed/>
    <w:rsid w:val="003D66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661B"/>
    <w:rPr>
      <w:rFonts w:ascii="Tahoma" w:hAnsi="Tahoma" w:cs="Tahoma"/>
      <w:sz w:val="16"/>
      <w:szCs w:val="16"/>
      <w:lang w:val="en-US" w:eastAsia="zh-TW"/>
    </w:rPr>
  </w:style>
  <w:style w:type="character" w:styleId="Hyperlink">
    <w:name w:val="Hyperlink"/>
    <w:basedOn w:val="DefaultParagraphFont"/>
    <w:uiPriority w:val="99"/>
    <w:unhideWhenUsed/>
    <w:rsid w:val="00FE4BA3"/>
    <w:rPr>
      <w:color w:val="0000FF" w:themeColor="hyperlink"/>
      <w:u w:val="single"/>
    </w:rPr>
  </w:style>
  <w:style w:type="character" w:styleId="FollowedHyperlink">
    <w:name w:val="FollowedHyperlink"/>
    <w:basedOn w:val="DefaultParagraphFont"/>
    <w:uiPriority w:val="99"/>
    <w:semiHidden/>
    <w:unhideWhenUsed/>
    <w:rsid w:val="006F543D"/>
    <w:rPr>
      <w:color w:val="800080" w:themeColor="followedHyperlink"/>
      <w:u w:val="single"/>
    </w:rPr>
  </w:style>
  <w:style w:type="paragraph" w:styleId="PlainText">
    <w:name w:val="Plain Text"/>
    <w:link w:val="PlainTextChar"/>
    <w:rsid w:val="00791B40"/>
    <w:pPr>
      <w:pBdr>
        <w:top w:val="nil"/>
        <w:left w:val="nil"/>
        <w:bottom w:val="nil"/>
        <w:right w:val="nil"/>
        <w:between w:val="nil"/>
        <w:bar w:val="nil"/>
      </w:pBdr>
      <w:spacing w:after="0" w:line="240" w:lineRule="auto"/>
      <w:ind w:left="0" w:firstLine="0"/>
    </w:pPr>
    <w:rPr>
      <w:rFonts w:ascii="Trebuchet MS" w:eastAsia="Trebuchet MS" w:hAnsi="Trebuchet MS" w:cs="Trebuchet MS"/>
      <w:color w:val="000000"/>
      <w:sz w:val="22"/>
      <w:u w:color="000000"/>
      <w:bdr w:val="nil"/>
      <w:lang w:val="en-US" w:eastAsia="en-AU"/>
    </w:rPr>
  </w:style>
  <w:style w:type="character" w:customStyle="1" w:styleId="PlainTextChar">
    <w:name w:val="Plain Text Char"/>
    <w:basedOn w:val="DefaultParagraphFont"/>
    <w:link w:val="PlainText"/>
    <w:rsid w:val="00791B40"/>
    <w:rPr>
      <w:rFonts w:ascii="Trebuchet MS" w:eastAsia="Trebuchet MS" w:hAnsi="Trebuchet MS" w:cs="Trebuchet MS"/>
      <w:color w:val="000000"/>
      <w:sz w:val="22"/>
      <w:u w:color="000000"/>
      <w:bdr w:val="nil"/>
      <w:lang w:val="en-US" w:eastAsia="en-AU"/>
    </w:rPr>
  </w:style>
  <w:style w:type="character" w:customStyle="1" w:styleId="Hyperlink0">
    <w:name w:val="Hyperlink.0"/>
    <w:basedOn w:val="DefaultParagraphFont"/>
    <w:rsid w:val="00791B40"/>
    <w:rPr>
      <w:color w:val="0000FF"/>
      <w:u w:val="single" w:color="0000FF"/>
    </w:rPr>
  </w:style>
  <w:style w:type="character" w:styleId="Strong">
    <w:name w:val="Strong"/>
    <w:basedOn w:val="DefaultParagraphFont"/>
    <w:uiPriority w:val="22"/>
    <w:qFormat/>
    <w:rsid w:val="00B50482"/>
    <w:rPr>
      <w:b/>
      <w:bCs/>
    </w:rPr>
  </w:style>
  <w:style w:type="character" w:customStyle="1" w:styleId="apple-converted-space">
    <w:name w:val="apple-converted-space"/>
    <w:basedOn w:val="DefaultParagraphFont"/>
    <w:rsid w:val="00B50482"/>
  </w:style>
  <w:style w:type="paragraph" w:styleId="ListParagraph">
    <w:name w:val="List Paragraph"/>
    <w:basedOn w:val="Normal"/>
    <w:uiPriority w:val="34"/>
    <w:qFormat/>
    <w:rsid w:val="00EB4626"/>
    <w:pPr>
      <w:ind w:left="720"/>
    </w:pPr>
  </w:style>
  <w:style w:type="paragraph" w:customStyle="1" w:styleId="Default">
    <w:name w:val="Default"/>
    <w:rsid w:val="00E06D7A"/>
    <w:pPr>
      <w:autoSpaceDE w:val="0"/>
      <w:autoSpaceDN w:val="0"/>
      <w:adjustRightInd w:val="0"/>
      <w:spacing w:after="0" w:line="240" w:lineRule="auto"/>
      <w:ind w:left="0" w:firstLine="0"/>
    </w:pPr>
    <w:rPr>
      <w:rFonts w:ascii="Arial" w:hAnsi="Arial" w:cs="Arial"/>
      <w:color w:val="000000"/>
      <w:szCs w:val="24"/>
      <w:lang w:val="en-US"/>
    </w:rPr>
  </w:style>
  <w:style w:type="paragraph" w:styleId="Header">
    <w:name w:val="header"/>
    <w:basedOn w:val="Normal"/>
    <w:link w:val="HeaderChar"/>
    <w:uiPriority w:val="99"/>
    <w:unhideWhenUsed/>
    <w:rsid w:val="00037A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7A87"/>
    <w:rPr>
      <w:rFonts w:cstheme="minorBidi"/>
      <w:lang w:val="en-US" w:eastAsia="zh-TW"/>
    </w:rPr>
  </w:style>
  <w:style w:type="paragraph" w:styleId="Footer">
    <w:name w:val="footer"/>
    <w:basedOn w:val="Normal"/>
    <w:link w:val="FooterChar"/>
    <w:uiPriority w:val="99"/>
    <w:unhideWhenUsed/>
    <w:rsid w:val="00037A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7A87"/>
    <w:rPr>
      <w:rFonts w:cstheme="minorBidi"/>
      <w:lang w:val="en-US" w:eastAsia="zh-TW"/>
    </w:rPr>
  </w:style>
  <w:style w:type="paragraph" w:styleId="Revision">
    <w:name w:val="Revision"/>
    <w:hidden/>
    <w:uiPriority w:val="99"/>
    <w:semiHidden/>
    <w:rsid w:val="00167DFB"/>
    <w:pPr>
      <w:spacing w:after="0" w:line="240" w:lineRule="auto"/>
      <w:ind w:left="0" w:firstLine="0"/>
    </w:pPr>
    <w:rPr>
      <w:rFonts w:cstheme="minorBidi"/>
      <w:lang w:val="en-US" w:eastAsia="zh-TW"/>
    </w:rPr>
  </w:style>
  <w:style w:type="character" w:styleId="LineNumber">
    <w:name w:val="line number"/>
    <w:basedOn w:val="DefaultParagraphFont"/>
    <w:uiPriority w:val="99"/>
    <w:semiHidden/>
    <w:unhideWhenUsed/>
    <w:rsid w:val="00914037"/>
  </w:style>
  <w:style w:type="paragraph" w:customStyle="1" w:styleId="EndNoteBibliographyTitle">
    <w:name w:val="EndNote Bibliography Title"/>
    <w:basedOn w:val="Normal"/>
    <w:link w:val="EndNoteBibliographyTitleChar"/>
    <w:rsid w:val="00336BAA"/>
  </w:style>
  <w:style w:type="character" w:customStyle="1" w:styleId="EndNoteBibliographyTitleChar">
    <w:name w:val="EndNote Bibliography Title Char"/>
    <w:basedOn w:val="DefaultParagraphFont"/>
    <w:link w:val="EndNoteBibliographyTitle"/>
    <w:rsid w:val="00336BAA"/>
    <w:rPr>
      <w:szCs w:val="24"/>
      <w:lang w:eastAsia="x-none"/>
    </w:rPr>
  </w:style>
  <w:style w:type="paragraph" w:customStyle="1" w:styleId="EndNoteBibliography">
    <w:name w:val="EndNote Bibliography"/>
    <w:basedOn w:val="Normal"/>
    <w:link w:val="EndNoteBibliographyChar"/>
    <w:rsid w:val="00292038"/>
    <w:pPr>
      <w:spacing w:line="240" w:lineRule="auto"/>
    </w:pPr>
  </w:style>
  <w:style w:type="character" w:customStyle="1" w:styleId="EndNoteBibliographyChar">
    <w:name w:val="EndNote Bibliography Char"/>
    <w:basedOn w:val="DefaultParagraphFont"/>
    <w:link w:val="EndNoteBibliography"/>
    <w:rsid w:val="00292038"/>
    <w:rPr>
      <w:szCs w:val="24"/>
      <w:lang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738542">
      <w:bodyDiv w:val="1"/>
      <w:marLeft w:val="0"/>
      <w:marRight w:val="0"/>
      <w:marTop w:val="0"/>
      <w:marBottom w:val="0"/>
      <w:divBdr>
        <w:top w:val="none" w:sz="0" w:space="0" w:color="auto"/>
        <w:left w:val="none" w:sz="0" w:space="0" w:color="auto"/>
        <w:bottom w:val="none" w:sz="0" w:space="0" w:color="auto"/>
        <w:right w:val="none" w:sz="0" w:space="0" w:color="auto"/>
      </w:divBdr>
      <w:divsChild>
        <w:div w:id="496921041">
          <w:marLeft w:val="0"/>
          <w:marRight w:val="0"/>
          <w:marTop w:val="0"/>
          <w:marBottom w:val="0"/>
          <w:divBdr>
            <w:top w:val="none" w:sz="0" w:space="0" w:color="auto"/>
            <w:left w:val="none" w:sz="0" w:space="0" w:color="auto"/>
            <w:bottom w:val="none" w:sz="0" w:space="0" w:color="auto"/>
            <w:right w:val="none" w:sz="0" w:space="0" w:color="auto"/>
          </w:divBdr>
          <w:divsChild>
            <w:div w:id="1055811645">
              <w:marLeft w:val="0"/>
              <w:marRight w:val="0"/>
              <w:marTop w:val="0"/>
              <w:marBottom w:val="0"/>
              <w:divBdr>
                <w:top w:val="none" w:sz="0" w:space="0" w:color="auto"/>
                <w:left w:val="none" w:sz="0" w:space="0" w:color="auto"/>
                <w:bottom w:val="none" w:sz="0" w:space="0" w:color="auto"/>
                <w:right w:val="none" w:sz="0" w:space="0" w:color="auto"/>
              </w:divBdr>
              <w:divsChild>
                <w:div w:id="199979978">
                  <w:marLeft w:val="0"/>
                  <w:marRight w:val="0"/>
                  <w:marTop w:val="0"/>
                  <w:marBottom w:val="0"/>
                  <w:divBdr>
                    <w:top w:val="none" w:sz="0" w:space="0" w:color="auto"/>
                    <w:left w:val="none" w:sz="0" w:space="0" w:color="auto"/>
                    <w:bottom w:val="none" w:sz="0" w:space="0" w:color="auto"/>
                    <w:right w:val="none" w:sz="0" w:space="0" w:color="auto"/>
                  </w:divBdr>
                  <w:divsChild>
                    <w:div w:id="100166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113957">
      <w:bodyDiv w:val="1"/>
      <w:marLeft w:val="0"/>
      <w:marRight w:val="0"/>
      <w:marTop w:val="0"/>
      <w:marBottom w:val="0"/>
      <w:divBdr>
        <w:top w:val="none" w:sz="0" w:space="0" w:color="auto"/>
        <w:left w:val="none" w:sz="0" w:space="0" w:color="auto"/>
        <w:bottom w:val="none" w:sz="0" w:space="0" w:color="auto"/>
        <w:right w:val="none" w:sz="0" w:space="0" w:color="auto"/>
      </w:divBdr>
    </w:div>
    <w:div w:id="554901182">
      <w:bodyDiv w:val="1"/>
      <w:marLeft w:val="0"/>
      <w:marRight w:val="0"/>
      <w:marTop w:val="0"/>
      <w:marBottom w:val="0"/>
      <w:divBdr>
        <w:top w:val="none" w:sz="0" w:space="0" w:color="auto"/>
        <w:left w:val="none" w:sz="0" w:space="0" w:color="auto"/>
        <w:bottom w:val="none" w:sz="0" w:space="0" w:color="auto"/>
        <w:right w:val="none" w:sz="0" w:space="0" w:color="auto"/>
      </w:divBdr>
    </w:div>
    <w:div w:id="618224094">
      <w:bodyDiv w:val="1"/>
      <w:marLeft w:val="0"/>
      <w:marRight w:val="0"/>
      <w:marTop w:val="0"/>
      <w:marBottom w:val="0"/>
      <w:divBdr>
        <w:top w:val="none" w:sz="0" w:space="0" w:color="auto"/>
        <w:left w:val="none" w:sz="0" w:space="0" w:color="auto"/>
        <w:bottom w:val="none" w:sz="0" w:space="0" w:color="auto"/>
        <w:right w:val="none" w:sz="0" w:space="0" w:color="auto"/>
      </w:divBdr>
    </w:div>
    <w:div w:id="619536609">
      <w:bodyDiv w:val="1"/>
      <w:marLeft w:val="0"/>
      <w:marRight w:val="0"/>
      <w:marTop w:val="0"/>
      <w:marBottom w:val="0"/>
      <w:divBdr>
        <w:top w:val="none" w:sz="0" w:space="0" w:color="auto"/>
        <w:left w:val="none" w:sz="0" w:space="0" w:color="auto"/>
        <w:bottom w:val="none" w:sz="0" w:space="0" w:color="auto"/>
        <w:right w:val="none" w:sz="0" w:space="0" w:color="auto"/>
      </w:divBdr>
    </w:div>
    <w:div w:id="709112997">
      <w:bodyDiv w:val="1"/>
      <w:marLeft w:val="0"/>
      <w:marRight w:val="0"/>
      <w:marTop w:val="0"/>
      <w:marBottom w:val="0"/>
      <w:divBdr>
        <w:top w:val="none" w:sz="0" w:space="0" w:color="auto"/>
        <w:left w:val="none" w:sz="0" w:space="0" w:color="auto"/>
        <w:bottom w:val="none" w:sz="0" w:space="0" w:color="auto"/>
        <w:right w:val="none" w:sz="0" w:space="0" w:color="auto"/>
      </w:divBdr>
      <w:divsChild>
        <w:div w:id="1557548495">
          <w:marLeft w:val="0"/>
          <w:marRight w:val="0"/>
          <w:marTop w:val="0"/>
          <w:marBottom w:val="0"/>
          <w:divBdr>
            <w:top w:val="none" w:sz="0" w:space="0" w:color="auto"/>
            <w:left w:val="none" w:sz="0" w:space="0" w:color="auto"/>
            <w:bottom w:val="none" w:sz="0" w:space="0" w:color="auto"/>
            <w:right w:val="none" w:sz="0" w:space="0" w:color="auto"/>
          </w:divBdr>
          <w:divsChild>
            <w:div w:id="1568420433">
              <w:marLeft w:val="0"/>
              <w:marRight w:val="0"/>
              <w:marTop w:val="0"/>
              <w:marBottom w:val="0"/>
              <w:divBdr>
                <w:top w:val="none" w:sz="0" w:space="0" w:color="auto"/>
                <w:left w:val="none" w:sz="0" w:space="0" w:color="auto"/>
                <w:bottom w:val="none" w:sz="0" w:space="0" w:color="auto"/>
                <w:right w:val="none" w:sz="0" w:space="0" w:color="auto"/>
              </w:divBdr>
              <w:divsChild>
                <w:div w:id="307444392">
                  <w:marLeft w:val="0"/>
                  <w:marRight w:val="0"/>
                  <w:marTop w:val="0"/>
                  <w:marBottom w:val="0"/>
                  <w:divBdr>
                    <w:top w:val="none" w:sz="0" w:space="0" w:color="auto"/>
                    <w:left w:val="none" w:sz="0" w:space="0" w:color="auto"/>
                    <w:bottom w:val="none" w:sz="0" w:space="0" w:color="auto"/>
                    <w:right w:val="none" w:sz="0" w:space="0" w:color="auto"/>
                  </w:divBdr>
                  <w:divsChild>
                    <w:div w:id="994650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385594">
      <w:bodyDiv w:val="1"/>
      <w:marLeft w:val="0"/>
      <w:marRight w:val="0"/>
      <w:marTop w:val="0"/>
      <w:marBottom w:val="0"/>
      <w:divBdr>
        <w:top w:val="none" w:sz="0" w:space="0" w:color="auto"/>
        <w:left w:val="none" w:sz="0" w:space="0" w:color="auto"/>
        <w:bottom w:val="none" w:sz="0" w:space="0" w:color="auto"/>
        <w:right w:val="none" w:sz="0" w:space="0" w:color="auto"/>
      </w:divBdr>
    </w:div>
    <w:div w:id="806824378">
      <w:bodyDiv w:val="1"/>
      <w:marLeft w:val="0"/>
      <w:marRight w:val="0"/>
      <w:marTop w:val="0"/>
      <w:marBottom w:val="0"/>
      <w:divBdr>
        <w:top w:val="none" w:sz="0" w:space="0" w:color="auto"/>
        <w:left w:val="none" w:sz="0" w:space="0" w:color="auto"/>
        <w:bottom w:val="none" w:sz="0" w:space="0" w:color="auto"/>
        <w:right w:val="none" w:sz="0" w:space="0" w:color="auto"/>
      </w:divBdr>
    </w:div>
    <w:div w:id="1267495291">
      <w:bodyDiv w:val="1"/>
      <w:marLeft w:val="0"/>
      <w:marRight w:val="0"/>
      <w:marTop w:val="0"/>
      <w:marBottom w:val="0"/>
      <w:divBdr>
        <w:top w:val="none" w:sz="0" w:space="0" w:color="auto"/>
        <w:left w:val="none" w:sz="0" w:space="0" w:color="auto"/>
        <w:bottom w:val="none" w:sz="0" w:space="0" w:color="auto"/>
        <w:right w:val="none" w:sz="0" w:space="0" w:color="auto"/>
      </w:divBdr>
    </w:div>
    <w:div w:id="1299994127">
      <w:bodyDiv w:val="1"/>
      <w:marLeft w:val="0"/>
      <w:marRight w:val="0"/>
      <w:marTop w:val="0"/>
      <w:marBottom w:val="0"/>
      <w:divBdr>
        <w:top w:val="none" w:sz="0" w:space="0" w:color="auto"/>
        <w:left w:val="none" w:sz="0" w:space="0" w:color="auto"/>
        <w:bottom w:val="none" w:sz="0" w:space="0" w:color="auto"/>
        <w:right w:val="none" w:sz="0" w:space="0" w:color="auto"/>
      </w:divBdr>
    </w:div>
    <w:div w:id="1304964505">
      <w:bodyDiv w:val="1"/>
      <w:marLeft w:val="0"/>
      <w:marRight w:val="0"/>
      <w:marTop w:val="0"/>
      <w:marBottom w:val="0"/>
      <w:divBdr>
        <w:top w:val="none" w:sz="0" w:space="0" w:color="auto"/>
        <w:left w:val="none" w:sz="0" w:space="0" w:color="auto"/>
        <w:bottom w:val="none" w:sz="0" w:space="0" w:color="auto"/>
        <w:right w:val="none" w:sz="0" w:space="0" w:color="auto"/>
      </w:divBdr>
    </w:div>
    <w:div w:id="1317339993">
      <w:bodyDiv w:val="1"/>
      <w:marLeft w:val="0"/>
      <w:marRight w:val="0"/>
      <w:marTop w:val="0"/>
      <w:marBottom w:val="0"/>
      <w:divBdr>
        <w:top w:val="none" w:sz="0" w:space="0" w:color="auto"/>
        <w:left w:val="none" w:sz="0" w:space="0" w:color="auto"/>
        <w:bottom w:val="none" w:sz="0" w:space="0" w:color="auto"/>
        <w:right w:val="none" w:sz="0" w:space="0" w:color="auto"/>
      </w:divBdr>
    </w:div>
    <w:div w:id="1327054653">
      <w:bodyDiv w:val="1"/>
      <w:marLeft w:val="0"/>
      <w:marRight w:val="0"/>
      <w:marTop w:val="0"/>
      <w:marBottom w:val="0"/>
      <w:divBdr>
        <w:top w:val="none" w:sz="0" w:space="0" w:color="auto"/>
        <w:left w:val="none" w:sz="0" w:space="0" w:color="auto"/>
        <w:bottom w:val="none" w:sz="0" w:space="0" w:color="auto"/>
        <w:right w:val="none" w:sz="0" w:space="0" w:color="auto"/>
      </w:divBdr>
    </w:div>
    <w:div w:id="1404336283">
      <w:bodyDiv w:val="1"/>
      <w:marLeft w:val="0"/>
      <w:marRight w:val="0"/>
      <w:marTop w:val="0"/>
      <w:marBottom w:val="0"/>
      <w:divBdr>
        <w:top w:val="none" w:sz="0" w:space="0" w:color="auto"/>
        <w:left w:val="none" w:sz="0" w:space="0" w:color="auto"/>
        <w:bottom w:val="none" w:sz="0" w:space="0" w:color="auto"/>
        <w:right w:val="none" w:sz="0" w:space="0" w:color="auto"/>
      </w:divBdr>
    </w:div>
    <w:div w:id="1457330386">
      <w:bodyDiv w:val="1"/>
      <w:marLeft w:val="0"/>
      <w:marRight w:val="0"/>
      <w:marTop w:val="0"/>
      <w:marBottom w:val="0"/>
      <w:divBdr>
        <w:top w:val="none" w:sz="0" w:space="0" w:color="auto"/>
        <w:left w:val="none" w:sz="0" w:space="0" w:color="auto"/>
        <w:bottom w:val="none" w:sz="0" w:space="0" w:color="auto"/>
        <w:right w:val="none" w:sz="0" w:space="0" w:color="auto"/>
      </w:divBdr>
    </w:div>
    <w:div w:id="1727025436">
      <w:bodyDiv w:val="1"/>
      <w:marLeft w:val="0"/>
      <w:marRight w:val="0"/>
      <w:marTop w:val="0"/>
      <w:marBottom w:val="0"/>
      <w:divBdr>
        <w:top w:val="none" w:sz="0" w:space="0" w:color="auto"/>
        <w:left w:val="none" w:sz="0" w:space="0" w:color="auto"/>
        <w:bottom w:val="none" w:sz="0" w:space="0" w:color="auto"/>
        <w:right w:val="none" w:sz="0" w:space="0" w:color="auto"/>
      </w:divBdr>
    </w:div>
    <w:div w:id="1734698499">
      <w:bodyDiv w:val="1"/>
      <w:marLeft w:val="0"/>
      <w:marRight w:val="0"/>
      <w:marTop w:val="0"/>
      <w:marBottom w:val="0"/>
      <w:divBdr>
        <w:top w:val="none" w:sz="0" w:space="0" w:color="auto"/>
        <w:left w:val="none" w:sz="0" w:space="0" w:color="auto"/>
        <w:bottom w:val="none" w:sz="0" w:space="0" w:color="auto"/>
        <w:right w:val="none" w:sz="0" w:space="0" w:color="auto"/>
      </w:divBdr>
    </w:div>
    <w:div w:id="1881628262">
      <w:bodyDiv w:val="1"/>
      <w:marLeft w:val="0"/>
      <w:marRight w:val="0"/>
      <w:marTop w:val="0"/>
      <w:marBottom w:val="0"/>
      <w:divBdr>
        <w:top w:val="none" w:sz="0" w:space="0" w:color="auto"/>
        <w:left w:val="none" w:sz="0" w:space="0" w:color="auto"/>
        <w:bottom w:val="none" w:sz="0" w:space="0" w:color="auto"/>
        <w:right w:val="none" w:sz="0" w:space="0" w:color="auto"/>
      </w:divBdr>
    </w:div>
    <w:div w:id="1931111017">
      <w:bodyDiv w:val="1"/>
      <w:marLeft w:val="0"/>
      <w:marRight w:val="0"/>
      <w:marTop w:val="0"/>
      <w:marBottom w:val="0"/>
      <w:divBdr>
        <w:top w:val="none" w:sz="0" w:space="0" w:color="auto"/>
        <w:left w:val="none" w:sz="0" w:space="0" w:color="auto"/>
        <w:bottom w:val="none" w:sz="0" w:space="0" w:color="auto"/>
        <w:right w:val="none" w:sz="0" w:space="0" w:color="auto"/>
      </w:divBdr>
    </w:div>
    <w:div w:id="1956596076">
      <w:bodyDiv w:val="1"/>
      <w:marLeft w:val="0"/>
      <w:marRight w:val="0"/>
      <w:marTop w:val="0"/>
      <w:marBottom w:val="0"/>
      <w:divBdr>
        <w:top w:val="none" w:sz="0" w:space="0" w:color="auto"/>
        <w:left w:val="none" w:sz="0" w:space="0" w:color="auto"/>
        <w:bottom w:val="none" w:sz="0" w:space="0" w:color="auto"/>
        <w:right w:val="none" w:sz="0" w:space="0" w:color="auto"/>
      </w:divBdr>
    </w:div>
    <w:div w:id="2020572739">
      <w:bodyDiv w:val="1"/>
      <w:marLeft w:val="0"/>
      <w:marRight w:val="0"/>
      <w:marTop w:val="0"/>
      <w:marBottom w:val="0"/>
      <w:divBdr>
        <w:top w:val="none" w:sz="0" w:space="0" w:color="auto"/>
        <w:left w:val="none" w:sz="0" w:space="0" w:color="auto"/>
        <w:bottom w:val="none" w:sz="0" w:space="0" w:color="auto"/>
        <w:right w:val="none" w:sz="0" w:space="0" w:color="auto"/>
      </w:divBdr>
    </w:div>
    <w:div w:id="2034378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eung1@uq.edu.a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EDE69D-D3C9-43E6-AEA9-F33297D41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7656</Words>
  <Characters>43642</Characters>
  <Application>Microsoft Office Word</Application>
  <DocSecurity>4</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University of Stirling</Company>
  <LinksUpToDate>false</LinksUpToDate>
  <CharactersWithSpaces>51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L</dc:creator>
  <cp:lastModifiedBy>Gibson, Lyn</cp:lastModifiedBy>
  <cp:revision>2</cp:revision>
  <dcterms:created xsi:type="dcterms:W3CDTF">2016-08-18T08:04:00Z</dcterms:created>
  <dcterms:modified xsi:type="dcterms:W3CDTF">2016-08-18T08:04:00Z</dcterms:modified>
</cp:coreProperties>
</file>